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E4C5F" w:rsidRPr="00AE4C5F" w:rsidRDefault="00AE4C5F" w:rsidP="00AE4C5F">
      <w:pPr>
        <w:pStyle w:val="Heading1"/>
        <w:spacing w:line="480" w:lineRule="auto"/>
        <w:ind w:left="0"/>
        <w:jc w:val="center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bookmarkStart w:id="0" w:name="_Toc186910251"/>
      <w:bookmarkStart w:id="1" w:name="_Toc186910174"/>
      <w:bookmarkStart w:id="2" w:name="_Toc120313506"/>
      <w:r w:rsidRPr="00AE4C5F">
        <w:rPr>
          <w:rFonts w:ascii="Times New Roman" w:hAnsi="Times New Roman" w:cs="Times New Roman"/>
          <w:b/>
          <w:color w:val="auto"/>
          <w:sz w:val="24"/>
          <w:szCs w:val="24"/>
        </w:rPr>
        <w:t>D</w:t>
      </w:r>
      <w:r w:rsidRPr="00AE4C5F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A</w:t>
      </w:r>
      <w:r w:rsidRPr="00AE4C5F">
        <w:rPr>
          <w:rFonts w:ascii="Times New Roman" w:hAnsi="Times New Roman" w:cs="Times New Roman"/>
          <w:b/>
          <w:color w:val="auto"/>
          <w:sz w:val="24"/>
          <w:szCs w:val="24"/>
        </w:rPr>
        <w:t>F</w:t>
      </w:r>
      <w:r w:rsidRPr="00AE4C5F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TAR PUSTAKA</w:t>
      </w:r>
      <w:bookmarkEnd w:id="2"/>
    </w:p>
    <w:p w:rsidR="00AE4C5F" w:rsidRPr="00AE4C5F" w:rsidRDefault="00AE4C5F" w:rsidP="00AE4C5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E4C5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E4C5F">
        <w:rPr>
          <w:rFonts w:ascii="Times New Roman" w:hAnsi="Times New Roman" w:cs="Times New Roman"/>
          <w:sz w:val="24"/>
          <w:szCs w:val="24"/>
        </w:rPr>
        <w:fldChar w:fldCharType="separate"/>
      </w: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Andriani, N., Indera, E., &amp; Suciati, H. (2021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Analisa Kapasitas Saluran Drainase Terhadap Genangan Banjir pada Ruas Jalan Tengku Sulung , Batam</w:t>
      </w: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AE4C5F">
        <w:rPr>
          <w:rFonts w:ascii="Times New Roman" w:hAnsi="Times New Roman" w:cs="Times New Roman"/>
          <w:noProof/>
          <w:sz w:val="24"/>
          <w:szCs w:val="24"/>
        </w:rPr>
        <w:t>(2), 27–35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Auzan, A. N., Faqih, M., Atmodjo, P. S., &amp; Sangkawati, S. (2017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PERENCANAAN DRAINASE KAWASAN PAGARSIH</w:t>
      </w: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E4C5F">
        <w:rPr>
          <w:rFonts w:ascii="Times New Roman" w:hAnsi="Times New Roman" w:cs="Times New Roman"/>
          <w:noProof/>
          <w:sz w:val="24"/>
          <w:szCs w:val="24"/>
        </w:rPr>
        <w:t>, 280–289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Erai terapan</w:t>
      </w:r>
      <w:r w:rsidRPr="00AE4C5F">
        <w:rPr>
          <w:rFonts w:ascii="Times New Roman" w:hAnsi="Times New Roman" w:cs="Times New Roman"/>
          <w:noProof/>
          <w:sz w:val="24"/>
          <w:szCs w:val="24"/>
        </w:rPr>
        <w:t>. (n.d.)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Kajian, J., Sipil, T., Sipil, J. T., &amp; Sri, U. S. (2020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ANALISIS BANJIR ROB SISTEM POLDER TAWANGKOTA LAMA SEMARANG UTARA Sri Rejeki Laku Utami 1* Adib Wahyu Hidayat 2* 1,2</w:t>
      </w: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E4C5F">
        <w:rPr>
          <w:rFonts w:ascii="Times New Roman" w:hAnsi="Times New Roman" w:cs="Times New Roman"/>
          <w:noProof/>
          <w:sz w:val="24"/>
          <w:szCs w:val="24"/>
        </w:rPr>
        <w:t>(01), 14–27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No Tit.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  <w:rtl/>
          <w:lang w:bidi="he-IL"/>
        </w:rPr>
        <w:t>צכן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le</w:t>
      </w:r>
      <w:r w:rsidRPr="00AE4C5F">
        <w:rPr>
          <w:rFonts w:ascii="Times New Roman" w:hAnsi="Times New Roman" w:cs="Times New Roman"/>
          <w:noProof/>
          <w:sz w:val="24"/>
          <w:szCs w:val="24"/>
        </w:rPr>
        <w:t>. (n.d.). https://www.ptonline.com/articles/how-to-get-better-mfi-results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Nurhamidin, A. E., Jasin, M. I., &amp; Halim, F. (2015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ANALISIS SISTEM DRAINASE KOTA TONDANO ( STUDI KASUS KOMPLEKS KANTOR BUPATI MINAHASA )</w:t>
      </w: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E4C5F">
        <w:rPr>
          <w:rFonts w:ascii="Times New Roman" w:hAnsi="Times New Roman" w:cs="Times New Roman"/>
          <w:noProof/>
          <w:sz w:val="24"/>
          <w:szCs w:val="24"/>
        </w:rPr>
        <w:t>(9), 599–612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Program, D., Teknik, S., Fakultas, S., Universitas, T., Sumbawa, S., Program, M., Teknik, S., Fakultas, S., Universitas, T., Sumbawa, S., Jaringan, S., &amp; Sumbawa, B. J. (2016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Jurnal SAINTEK UNSA, Volume 1, Nomor 2, September 2016</w:t>
      </w: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E4C5F">
        <w:rPr>
          <w:rFonts w:ascii="Times New Roman" w:hAnsi="Times New Roman" w:cs="Times New Roman"/>
          <w:noProof/>
          <w:sz w:val="24"/>
          <w:szCs w:val="24"/>
        </w:rPr>
        <w:t>(September), 46–55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Semarang, K., Genangan, A. B., Pertumbuhan, A., Pertumbuhan, A., Genangan, B., Mas, T., Utara, J. L., &amp; Kunci, K. (2000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DAMPAK PERKEMBANGAN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PERMUKIMAN TERHADAP PERLUASAN BANJIR GENANGAN DI KOTA SEMARANG Saptono Putro dan Rahma Hayati Jurusan Geografi FIS- UNNES</w:t>
      </w:r>
      <w:r w:rsidRPr="00AE4C5F">
        <w:rPr>
          <w:rFonts w:ascii="Times New Roman" w:hAnsi="Times New Roman" w:cs="Times New Roman"/>
          <w:noProof/>
          <w:sz w:val="24"/>
          <w:szCs w:val="24"/>
        </w:rPr>
        <w:t>. 35–43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Sipil, J. T. (2016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PERUMAHAN GREEN MANSION RESIDENCE NRP 3112 106 037 Dosen Pembimbing</w:t>
      </w:r>
      <w:r w:rsidRPr="00AE4C5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Subardjo, P., Kelautan, J. I., Perikanan, F., Diponegoro, U., Soedarto, J. P., Kampus, S. H., &amp; Tembalang, U. (2015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Genangan Banjir Pasang Pada Kawasan Pemukiman di Kecamatan Sayung , Kabupaten Demak – Provinsi Jawa Tengah</w:t>
      </w: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AE4C5F">
        <w:rPr>
          <w:rFonts w:ascii="Times New Roman" w:hAnsi="Times New Roman" w:cs="Times New Roman"/>
          <w:noProof/>
          <w:sz w:val="24"/>
          <w:szCs w:val="24"/>
        </w:rPr>
        <w:t>(1), 7–12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Surabaya, K., Timur, J., Gita, M., Lasminto, U., &amp; Hidrologi, A. A. (2017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Perencanaan Sistem Drainase Kebon Agung</w:t>
      </w: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E4C5F">
        <w:rPr>
          <w:rFonts w:ascii="Times New Roman" w:hAnsi="Times New Roman" w:cs="Times New Roman"/>
          <w:noProof/>
          <w:sz w:val="24"/>
          <w:szCs w:val="24"/>
        </w:rPr>
        <w:t>(1), 1–6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Suripin. (2004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Sistem drainase perkotaan yang berkelanjutan</w:t>
      </w:r>
      <w:r w:rsidRPr="00AE4C5F">
        <w:rPr>
          <w:rFonts w:ascii="Times New Roman" w:hAnsi="Times New Roman" w:cs="Times New Roman"/>
          <w:noProof/>
          <w:sz w:val="24"/>
          <w:szCs w:val="24"/>
        </w:rPr>
        <w:t>. Andi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Triatmodjo. (2008). Hidrologi Terapan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Penerbit ANDI</w:t>
      </w:r>
      <w:r w:rsidRPr="00AE4C5F">
        <w:rPr>
          <w:rFonts w:ascii="Times New Roman" w:hAnsi="Times New Roman" w:cs="Times New Roman"/>
          <w:noProof/>
          <w:sz w:val="24"/>
          <w:szCs w:val="24"/>
        </w:rPr>
        <w:t>, 2013–2015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Triatmodjo, B., &amp; Terapan, H. (2013). Cetakan ke-3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Beta Offset, Yogyakarta</w:t>
      </w:r>
      <w:r w:rsidRPr="00AE4C5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E4C5F" w:rsidRPr="00AE4C5F" w:rsidRDefault="00AE4C5F" w:rsidP="00AE4C5F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4C5F">
        <w:rPr>
          <w:rFonts w:ascii="Times New Roman" w:hAnsi="Times New Roman" w:cs="Times New Roman"/>
          <w:noProof/>
          <w:sz w:val="24"/>
          <w:szCs w:val="24"/>
        </w:rPr>
        <w:t xml:space="preserve">Wicaksono, B., Juwono, P. T., &amp; Sisinggih, D. (n.d.). </w:t>
      </w:r>
      <w:r w:rsidRPr="00AE4C5F">
        <w:rPr>
          <w:rFonts w:ascii="Times New Roman" w:hAnsi="Times New Roman" w:cs="Times New Roman"/>
          <w:i/>
          <w:iCs/>
          <w:noProof/>
          <w:sz w:val="24"/>
          <w:szCs w:val="24"/>
        </w:rPr>
        <w:t>BERBASIS KONSERVASI AIR</w:t>
      </w:r>
      <w:r w:rsidRPr="00AE4C5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62F42" w:rsidRPr="00AE4C5F" w:rsidRDefault="00AE4C5F" w:rsidP="00AE4C5F">
      <w:pPr>
        <w:pStyle w:val="Caption"/>
        <w:ind w:left="0"/>
        <w:jc w:val="center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r w:rsidRPr="00AE4C5F">
        <w:rPr>
          <w:rFonts w:ascii="Times New Roman" w:hAnsi="Times New Roman" w:cs="Times New Roman"/>
          <w:sz w:val="24"/>
          <w:szCs w:val="24"/>
        </w:rPr>
        <w:fldChar w:fldCharType="end"/>
      </w: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E4C5F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pStyle w:val="Caption"/>
        <w:ind w:left="0"/>
        <w:jc w:val="center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</w:p>
    <w:p w:rsidR="00A62F42" w:rsidRPr="00AE4C5F" w:rsidRDefault="00A62F42" w:rsidP="00A62F42">
      <w:pPr>
        <w:pStyle w:val="Caption"/>
        <w:ind w:left="0"/>
        <w:jc w:val="center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</w:p>
    <w:p w:rsidR="00A62F42" w:rsidRPr="00AE4C5F" w:rsidRDefault="00A62F42" w:rsidP="00A62F42">
      <w:pPr>
        <w:pStyle w:val="Caption"/>
        <w:ind w:left="0"/>
        <w:jc w:val="center"/>
        <w:rPr>
          <w:rFonts w:ascii="Times New Roman" w:hAnsi="Times New Roman" w:cs="Times New Roman"/>
          <w:b/>
          <w:i w:val="0"/>
          <w:color w:val="auto"/>
          <w:sz w:val="44"/>
          <w:szCs w:val="44"/>
        </w:rPr>
      </w:pPr>
      <w:r w:rsidRPr="00AE4C5F">
        <w:rPr>
          <w:rFonts w:ascii="Times New Roman" w:hAnsi="Times New Roman" w:cs="Times New Roman"/>
          <w:b/>
          <w:i w:val="0"/>
          <w:color w:val="auto"/>
          <w:sz w:val="44"/>
          <w:szCs w:val="44"/>
        </w:rPr>
        <w:t>LAMPIRAN</w:t>
      </w: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E4C5F" w:rsidRPr="00AE4C5F" w:rsidRDefault="00AE4C5F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F978D2" w:rsidRPr="00AE4C5F" w:rsidRDefault="00F978D2" w:rsidP="00A62F42">
      <w:pPr>
        <w:rPr>
          <w:rFonts w:ascii="Times New Roman" w:hAnsi="Times New Roman" w:cs="Times New Roman"/>
          <w:sz w:val="24"/>
          <w:szCs w:val="24"/>
        </w:rPr>
      </w:pPr>
    </w:p>
    <w:p w:rsidR="00F978D2" w:rsidRPr="00AE4C5F" w:rsidRDefault="00F978D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A62F42" w:rsidP="00A62F42">
      <w:pPr>
        <w:pStyle w:val="Heading2"/>
        <w:spacing w:before="0" w:beforeAutospacing="0" w:after="0" w:afterAutospacing="0"/>
        <w:ind w:left="588"/>
        <w:rPr>
          <w:b w:val="0"/>
          <w:sz w:val="24"/>
          <w:szCs w:val="24"/>
          <w:lang w:val="en-ID"/>
        </w:rPr>
      </w:pPr>
      <w:r w:rsidRPr="00AE4C5F">
        <w:rPr>
          <w:sz w:val="24"/>
          <w:szCs w:val="24"/>
        </w:rPr>
        <w:lastRenderedPageBreak/>
        <w:t>Lampiran</w:t>
      </w:r>
      <w:r w:rsidRPr="00AE4C5F">
        <w:rPr>
          <w:spacing w:val="-2"/>
          <w:sz w:val="24"/>
          <w:szCs w:val="24"/>
        </w:rPr>
        <w:t xml:space="preserve"> </w:t>
      </w:r>
      <w:r w:rsidRPr="00AE4C5F">
        <w:rPr>
          <w:sz w:val="24"/>
          <w:szCs w:val="24"/>
        </w:rPr>
        <w:t>1</w:t>
      </w:r>
      <w:r w:rsidR="00203E36" w:rsidRPr="00AE4C5F">
        <w:rPr>
          <w:b w:val="0"/>
          <w:sz w:val="24"/>
          <w:szCs w:val="24"/>
          <w:lang w:val="en-ID"/>
        </w:rPr>
        <w:t xml:space="preserve"> </w:t>
      </w:r>
      <w:r w:rsidR="00203E36" w:rsidRPr="00AE4C5F">
        <w:rPr>
          <w:b w:val="0"/>
          <w:sz w:val="24"/>
          <w:szCs w:val="24"/>
        </w:rPr>
        <w:t>Koefisien</w:t>
      </w:r>
      <w:r w:rsidR="00203E36" w:rsidRPr="00AE4C5F">
        <w:rPr>
          <w:b w:val="0"/>
          <w:spacing w:val="-1"/>
          <w:sz w:val="24"/>
          <w:szCs w:val="24"/>
        </w:rPr>
        <w:t xml:space="preserve"> </w:t>
      </w:r>
      <w:r w:rsidR="00203E36" w:rsidRPr="00AE4C5F">
        <w:rPr>
          <w:b w:val="0"/>
          <w:sz w:val="24"/>
          <w:szCs w:val="24"/>
        </w:rPr>
        <w:t>Kekasaran</w:t>
      </w:r>
      <w:r w:rsidR="00203E36" w:rsidRPr="00AE4C5F">
        <w:rPr>
          <w:b w:val="0"/>
          <w:spacing w:val="-1"/>
          <w:sz w:val="24"/>
          <w:szCs w:val="24"/>
        </w:rPr>
        <w:t xml:space="preserve"> </w:t>
      </w:r>
      <w:r w:rsidR="00203E36" w:rsidRPr="00AE4C5F">
        <w:rPr>
          <w:b w:val="0"/>
          <w:sz w:val="24"/>
          <w:szCs w:val="24"/>
        </w:rPr>
        <w:t>Manning</w:t>
      </w:r>
      <w:bookmarkStart w:id="3" w:name="_GoBack"/>
      <w:bookmarkEnd w:id="3"/>
    </w:p>
    <w:p w:rsidR="00A62F42" w:rsidRPr="00AE4C5F" w:rsidRDefault="00A62F42" w:rsidP="00A62F42">
      <w:pPr>
        <w:pStyle w:val="BodyText"/>
        <w:jc w:val="center"/>
        <w:rPr>
          <w:lang w:val="id-ID"/>
        </w:rPr>
      </w:pPr>
      <w:r w:rsidRPr="00AE4C5F">
        <w:rPr>
          <w:lang w:val="id-ID"/>
        </w:rPr>
        <w:t>Tabel</w:t>
      </w:r>
      <w:r w:rsidRPr="00AE4C5F">
        <w:rPr>
          <w:spacing w:val="-1"/>
          <w:lang w:val="id-ID"/>
        </w:rPr>
        <w:t xml:space="preserve"> 2.1 </w:t>
      </w:r>
      <w:r w:rsidRPr="00AE4C5F">
        <w:rPr>
          <w:lang w:val="id-ID"/>
        </w:rPr>
        <w:t>Koefisien</w:t>
      </w:r>
      <w:r w:rsidRPr="00AE4C5F">
        <w:rPr>
          <w:spacing w:val="-1"/>
          <w:lang w:val="id-ID"/>
        </w:rPr>
        <w:t xml:space="preserve"> </w:t>
      </w:r>
      <w:r w:rsidRPr="00AE4C5F">
        <w:rPr>
          <w:lang w:val="id-ID"/>
        </w:rPr>
        <w:t>Kekasaran</w:t>
      </w:r>
      <w:r w:rsidRPr="00AE4C5F">
        <w:rPr>
          <w:spacing w:val="-1"/>
          <w:lang w:val="id-ID"/>
        </w:rPr>
        <w:t xml:space="preserve"> </w:t>
      </w:r>
      <w:r w:rsidRPr="00AE4C5F">
        <w:rPr>
          <w:lang w:val="id-ID"/>
        </w:rPr>
        <w:t>Manning</w:t>
      </w:r>
    </w:p>
    <w:tbl>
      <w:tblPr>
        <w:tblW w:w="0" w:type="dxa"/>
        <w:tblInd w:w="59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170"/>
        <w:gridCol w:w="820"/>
        <w:gridCol w:w="821"/>
        <w:gridCol w:w="781"/>
      </w:tblGrid>
      <w:tr w:rsidR="00A62F42" w:rsidRPr="00AE4C5F" w:rsidTr="00A62F42">
        <w:trPr>
          <w:trHeight w:val="345"/>
        </w:trPr>
        <w:tc>
          <w:tcPr>
            <w:tcW w:w="517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62F42" w:rsidRPr="00AE4C5F" w:rsidRDefault="00A62F42">
            <w:pPr>
              <w:pStyle w:val="TableParagraph"/>
              <w:spacing w:line="240" w:lineRule="auto"/>
              <w:jc w:val="left"/>
              <w:rPr>
                <w:sz w:val="24"/>
                <w:szCs w:val="24"/>
                <w:lang w:val="id-ID"/>
              </w:rPr>
            </w:pPr>
          </w:p>
          <w:p w:rsidR="00A62F42" w:rsidRPr="00AE4C5F" w:rsidRDefault="00A62F42">
            <w:pPr>
              <w:pStyle w:val="TableParagraph"/>
              <w:spacing w:line="240" w:lineRule="auto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Tipe</w:t>
            </w:r>
            <w:r w:rsidRPr="00AE4C5F">
              <w:rPr>
                <w:spacing w:val="-3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luran</w:t>
            </w:r>
          </w:p>
        </w:tc>
        <w:tc>
          <w:tcPr>
            <w:tcW w:w="2422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line="240" w:lineRule="auto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Kondisi</w:t>
            </w:r>
          </w:p>
        </w:tc>
      </w:tr>
      <w:tr w:rsidR="00A62F42" w:rsidRPr="00AE4C5F" w:rsidTr="00A62F42">
        <w:trPr>
          <w:trHeight w:val="348"/>
        </w:trPr>
        <w:tc>
          <w:tcPr>
            <w:tcW w:w="517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ind w:left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8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54" w:line="240" w:lineRule="auto"/>
              <w:ind w:right="192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Baik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54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Cukup</w:t>
            </w:r>
          </w:p>
        </w:tc>
        <w:tc>
          <w:tcPr>
            <w:tcW w:w="7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54" w:line="240" w:lineRule="auto"/>
              <w:ind w:left="86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Buruk</w:t>
            </w:r>
          </w:p>
        </w:tc>
      </w:tr>
      <w:tr w:rsidR="00A62F42" w:rsidRPr="00AE4C5F" w:rsidTr="00A62F42">
        <w:trPr>
          <w:trHeight w:val="358"/>
        </w:trPr>
        <w:tc>
          <w:tcPr>
            <w:tcW w:w="517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line="268" w:lineRule="exact"/>
              <w:ind w:left="282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a.</w:t>
            </w:r>
            <w:r w:rsidRPr="00AE4C5F">
              <w:rPr>
                <w:spacing w:val="14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lur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uat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:</w:t>
            </w:r>
          </w:p>
        </w:tc>
        <w:tc>
          <w:tcPr>
            <w:tcW w:w="82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:rsidR="00A62F42" w:rsidRPr="00AE4C5F" w:rsidRDefault="00A62F42">
            <w:pPr>
              <w:pStyle w:val="TableParagraph"/>
              <w:spacing w:line="240" w:lineRule="auto"/>
              <w:jc w:val="left"/>
              <w:rPr>
                <w:sz w:val="24"/>
                <w:szCs w:val="24"/>
                <w:lang w:val="id-ID"/>
              </w:rPr>
            </w:pP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:rsidR="00A62F42" w:rsidRPr="00AE4C5F" w:rsidRDefault="00A62F42">
            <w:pPr>
              <w:pStyle w:val="TableParagraph"/>
              <w:spacing w:line="240" w:lineRule="auto"/>
              <w:jc w:val="left"/>
              <w:rPr>
                <w:sz w:val="24"/>
                <w:szCs w:val="24"/>
                <w:lang w:val="id-ID"/>
              </w:rPr>
            </w:pPr>
          </w:p>
        </w:tc>
        <w:tc>
          <w:tcPr>
            <w:tcW w:w="781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:rsidR="00A62F42" w:rsidRPr="00AE4C5F" w:rsidRDefault="00A62F42">
            <w:pPr>
              <w:pStyle w:val="TableParagraph"/>
              <w:spacing w:line="240" w:lineRule="auto"/>
              <w:jc w:val="left"/>
              <w:rPr>
                <w:sz w:val="24"/>
                <w:szCs w:val="24"/>
                <w:lang w:val="id-ID"/>
              </w:rPr>
            </w:pP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98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1.</w:t>
            </w:r>
            <w:r w:rsidRPr="00AE4C5F">
              <w:rPr>
                <w:spacing w:val="47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lur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anah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lurus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eraturan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20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23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25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98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2.</w:t>
            </w:r>
            <w:r w:rsidRPr="00AE4C5F">
              <w:rPr>
                <w:spacing w:val="45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luran</w:t>
            </w:r>
            <w:r w:rsidRPr="00AE4C5F">
              <w:rPr>
                <w:spacing w:val="-2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anah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digali</w:t>
            </w:r>
            <w:r w:rsidRPr="00AE4C5F">
              <w:rPr>
                <w:spacing w:val="-2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iasanya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28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0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25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98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3.</w:t>
            </w:r>
            <w:r w:rsidRPr="00AE4C5F">
              <w:rPr>
                <w:spacing w:val="47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lur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atuan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idak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lurus &amp;</w:t>
            </w:r>
            <w:r w:rsidRPr="00AE4C5F">
              <w:rPr>
                <w:spacing w:val="-3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idak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eraturan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40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45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45</w:t>
            </w:r>
          </w:p>
        </w:tc>
      </w:tr>
      <w:tr w:rsidR="00A62F42" w:rsidRPr="00AE4C5F" w:rsidTr="00A62F42">
        <w:trPr>
          <w:trHeight w:val="482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98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4.</w:t>
            </w:r>
            <w:r w:rsidRPr="00AE4C5F">
              <w:rPr>
                <w:spacing w:val="47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lur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atuan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lurus beraturan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0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b/>
                <w:sz w:val="24"/>
                <w:szCs w:val="24"/>
                <w:lang w:val="id-ID"/>
              </w:rPr>
            </w:pPr>
            <w:r w:rsidRPr="00AE4C5F">
              <w:rPr>
                <w:b/>
                <w:sz w:val="24"/>
                <w:szCs w:val="24"/>
                <w:lang w:val="id-ID"/>
              </w:rPr>
              <w:t>0,035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5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98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5.</w:t>
            </w:r>
            <w:r w:rsidRPr="00AE4C5F">
              <w:rPr>
                <w:spacing w:val="46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luran</w:t>
            </w:r>
            <w:r w:rsidRPr="00AE4C5F">
              <w:rPr>
                <w:spacing w:val="-2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atuan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vegetasi</w:t>
            </w:r>
            <w:r w:rsidRPr="00AE4C5F">
              <w:rPr>
                <w:spacing w:val="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pada</w:t>
            </w:r>
            <w:r w:rsidRPr="00AE4C5F">
              <w:rPr>
                <w:spacing w:val="-2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isinya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0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5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40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98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6.</w:t>
            </w:r>
            <w:r w:rsidRPr="00AE4C5F">
              <w:rPr>
                <w:spacing w:val="46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Dasar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anah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isi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atuan</w:t>
            </w:r>
            <w:r w:rsidRPr="00AE4C5F">
              <w:rPr>
                <w:spacing w:val="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koral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0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0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40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98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7.</w:t>
            </w:r>
            <w:r w:rsidRPr="00AE4C5F">
              <w:rPr>
                <w:spacing w:val="47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lur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erliku-liku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kecepat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rendah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25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28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0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282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b.</w:t>
            </w:r>
            <w:r w:rsidRPr="00AE4C5F">
              <w:rPr>
                <w:spacing w:val="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lur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alam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: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:rsidR="00A62F42" w:rsidRPr="00AE4C5F" w:rsidRDefault="00A62F42">
            <w:pPr>
              <w:pStyle w:val="TableParagraph"/>
              <w:spacing w:line="240" w:lineRule="auto"/>
              <w:jc w:val="left"/>
              <w:rPr>
                <w:sz w:val="24"/>
                <w:szCs w:val="24"/>
                <w:lang w:val="id-ID"/>
              </w:rPr>
            </w:pP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:rsidR="00A62F42" w:rsidRPr="00AE4C5F" w:rsidRDefault="00A62F42">
            <w:pPr>
              <w:pStyle w:val="TableParagraph"/>
              <w:spacing w:line="240" w:lineRule="auto"/>
              <w:jc w:val="left"/>
              <w:rPr>
                <w:sz w:val="24"/>
                <w:szCs w:val="24"/>
                <w:lang w:val="id-ID"/>
              </w:rPr>
            </w:pP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:rsidR="00A62F42" w:rsidRPr="00AE4C5F" w:rsidRDefault="00A62F42">
            <w:pPr>
              <w:pStyle w:val="TableParagraph"/>
              <w:spacing w:line="240" w:lineRule="auto"/>
              <w:jc w:val="left"/>
              <w:rPr>
                <w:sz w:val="24"/>
                <w:szCs w:val="24"/>
                <w:lang w:val="id-ID"/>
              </w:rPr>
            </w:pP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1.</w:t>
            </w:r>
            <w:r w:rsidRPr="00AE4C5F">
              <w:rPr>
                <w:spacing w:val="37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ersih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lurus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etapi tanpa</w:t>
            </w:r>
            <w:r w:rsidRPr="00AE4C5F">
              <w:rPr>
                <w:spacing w:val="-2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pasir</w:t>
            </w:r>
            <w:r w:rsidRPr="00AE4C5F">
              <w:rPr>
                <w:spacing w:val="2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&amp;</w:t>
            </w:r>
            <w:r w:rsidRPr="00AE4C5F">
              <w:rPr>
                <w:spacing w:val="-3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anpa celah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28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0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3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2.</w:t>
            </w:r>
            <w:r w:rsidRPr="00AE4C5F">
              <w:rPr>
                <w:spacing w:val="38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erliku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ersih, tetapi berpasir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&amp;</w:t>
            </w:r>
            <w:r w:rsidRPr="00AE4C5F">
              <w:rPr>
                <w:spacing w:val="-2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erlubang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5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40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45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3.</w:t>
            </w:r>
            <w:r w:rsidRPr="00AE4C5F">
              <w:rPr>
                <w:spacing w:val="37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Idem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2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idak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dalam, kurang</w:t>
            </w:r>
            <w:r w:rsidRPr="00AE4C5F">
              <w:rPr>
                <w:spacing w:val="-3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eraturan.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45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50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65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4.</w:t>
            </w:r>
            <w:r w:rsidRPr="00AE4C5F">
              <w:rPr>
                <w:spacing w:val="39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Alir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lambat, banyak tanaman &amp;</w:t>
            </w:r>
            <w:r w:rsidRPr="00AE4C5F">
              <w:rPr>
                <w:spacing w:val="-3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lubang</w:t>
            </w:r>
            <w:r w:rsidRPr="00AE4C5F">
              <w:rPr>
                <w:spacing w:val="-3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dalam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60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70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80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5.</w:t>
            </w:r>
            <w:r w:rsidRPr="00AE4C5F">
              <w:rPr>
                <w:spacing w:val="37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umbuh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inggi</w:t>
            </w:r>
            <w:r w:rsidRPr="00AE4C5F">
              <w:rPr>
                <w:spacing w:val="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&amp;</w:t>
            </w:r>
            <w:r w:rsidRPr="00AE4C5F">
              <w:rPr>
                <w:spacing w:val="-3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padat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100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125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150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04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c.</w:t>
            </w:r>
            <w:r w:rsidRPr="00AE4C5F">
              <w:rPr>
                <w:spacing w:val="34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lur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dilapisi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: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:rsidR="00A62F42" w:rsidRPr="00AE4C5F" w:rsidRDefault="00A62F42">
            <w:pPr>
              <w:pStyle w:val="TableParagraph"/>
              <w:spacing w:line="240" w:lineRule="auto"/>
              <w:jc w:val="left"/>
              <w:rPr>
                <w:sz w:val="24"/>
                <w:szCs w:val="24"/>
                <w:lang w:val="id-ID"/>
              </w:rPr>
            </w:pP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:rsidR="00A62F42" w:rsidRPr="00AE4C5F" w:rsidRDefault="00A62F42">
            <w:pPr>
              <w:pStyle w:val="TableParagraph"/>
              <w:spacing w:line="240" w:lineRule="auto"/>
              <w:jc w:val="left"/>
              <w:rPr>
                <w:sz w:val="24"/>
                <w:szCs w:val="24"/>
                <w:lang w:val="id-ID"/>
              </w:rPr>
            </w:pP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:rsidR="00A62F42" w:rsidRPr="00AE4C5F" w:rsidRDefault="00A62F42">
            <w:pPr>
              <w:pStyle w:val="TableParagraph"/>
              <w:spacing w:line="240" w:lineRule="auto"/>
              <w:jc w:val="left"/>
              <w:rPr>
                <w:sz w:val="24"/>
                <w:szCs w:val="24"/>
                <w:lang w:val="id-ID"/>
              </w:rPr>
            </w:pPr>
          </w:p>
        </w:tc>
      </w:tr>
      <w:tr w:rsidR="00A62F42" w:rsidRPr="00AE4C5F" w:rsidTr="00A62F42">
        <w:trPr>
          <w:trHeight w:val="482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1.</w:t>
            </w:r>
            <w:r w:rsidRPr="00AE4C5F">
              <w:rPr>
                <w:spacing w:val="39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atu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kosong</w:t>
            </w:r>
            <w:r w:rsidRPr="00AE4C5F">
              <w:rPr>
                <w:spacing w:val="-3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anpa adukan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0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3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5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2.</w:t>
            </w:r>
            <w:r w:rsidRPr="00AE4C5F">
              <w:rPr>
                <w:spacing w:val="37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Idem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1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dengan</w:t>
            </w:r>
            <w:r w:rsidRPr="00AE4C5F">
              <w:rPr>
                <w:spacing w:val="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aduk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emen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20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25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30</w:t>
            </w:r>
          </w:p>
        </w:tc>
      </w:tr>
      <w:tr w:rsidR="00A62F42" w:rsidRPr="00AE4C5F" w:rsidTr="00A62F42">
        <w:trPr>
          <w:trHeight w:val="482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3.</w:t>
            </w:r>
            <w:r w:rsidRPr="00AE4C5F">
              <w:rPr>
                <w:spacing w:val="37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Lapis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eto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sangat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halus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11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12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13</w:t>
            </w:r>
          </w:p>
        </w:tc>
      </w:tr>
      <w:tr w:rsidR="00A62F42" w:rsidRPr="00AE4C5F" w:rsidTr="00A62F42">
        <w:trPr>
          <w:trHeight w:val="483"/>
        </w:trPr>
        <w:tc>
          <w:tcPr>
            <w:tcW w:w="517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4.</w:t>
            </w:r>
            <w:r w:rsidRPr="00AE4C5F">
              <w:rPr>
                <w:spacing w:val="37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Lapis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eto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iasa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deng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ulang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baja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14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14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15</w:t>
            </w:r>
          </w:p>
        </w:tc>
      </w:tr>
      <w:tr w:rsidR="00A62F42" w:rsidRPr="00AE4C5F" w:rsidTr="00A62F42">
        <w:trPr>
          <w:trHeight w:val="605"/>
        </w:trPr>
        <w:tc>
          <w:tcPr>
            <w:tcW w:w="517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5.</w:t>
            </w:r>
            <w:r w:rsidRPr="00AE4C5F">
              <w:rPr>
                <w:spacing w:val="36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Idem</w:t>
            </w:r>
            <w:r w:rsidRPr="00AE4C5F">
              <w:rPr>
                <w:spacing w:val="-2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4,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etapi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tulangan</w:t>
            </w:r>
            <w:r w:rsidRPr="00AE4C5F">
              <w:rPr>
                <w:spacing w:val="-1"/>
                <w:sz w:val="24"/>
                <w:szCs w:val="24"/>
                <w:lang w:val="id-ID"/>
              </w:rPr>
              <w:t xml:space="preserve"> </w:t>
            </w:r>
            <w:r w:rsidRPr="00AE4C5F">
              <w:rPr>
                <w:sz w:val="24"/>
                <w:szCs w:val="24"/>
                <w:lang w:val="id-ID"/>
              </w:rPr>
              <w:t>kayu</w:t>
            </w:r>
          </w:p>
        </w:tc>
        <w:tc>
          <w:tcPr>
            <w:tcW w:w="8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right="197"/>
              <w:jc w:val="righ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16</w:t>
            </w:r>
          </w:p>
        </w:tc>
        <w:tc>
          <w:tcPr>
            <w:tcW w:w="821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107"/>
              <w:jc w:val="left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16</w:t>
            </w:r>
          </w:p>
        </w:tc>
        <w:tc>
          <w:tcPr>
            <w:tcW w:w="781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33" w:line="240" w:lineRule="auto"/>
              <w:ind w:left="31" w:right="81"/>
              <w:rPr>
                <w:sz w:val="24"/>
                <w:szCs w:val="24"/>
                <w:lang w:val="id-ID"/>
              </w:rPr>
            </w:pPr>
            <w:r w:rsidRPr="00AE4C5F">
              <w:rPr>
                <w:sz w:val="24"/>
                <w:szCs w:val="24"/>
                <w:lang w:val="id-ID"/>
              </w:rPr>
              <w:t>0,018</w:t>
            </w:r>
          </w:p>
        </w:tc>
      </w:tr>
    </w:tbl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pStyle w:val="ListParagraph"/>
        <w:shd w:val="clear" w:color="auto" w:fill="FFFFFF"/>
        <w:tabs>
          <w:tab w:val="left" w:pos="1701"/>
        </w:tabs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:rsidR="00A62F42" w:rsidRPr="00AE4C5F" w:rsidRDefault="006C2FF3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  <w:r w:rsidRPr="00AE4C5F">
        <w:rPr>
          <w:rFonts w:ascii="Times New Roman" w:hAnsi="Times New Roman" w:cs="Times New Roman"/>
          <w:b/>
          <w:sz w:val="24"/>
          <w:szCs w:val="24"/>
        </w:rPr>
        <w:lastRenderedPageBreak/>
        <w:t>Lampiran 2</w:t>
      </w:r>
      <w:r w:rsidR="00A62F42" w:rsidRPr="00AE4C5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sz w:val="24"/>
          <w:szCs w:val="24"/>
        </w:rPr>
        <w:t xml:space="preserve">Nilai k untuk Distribusi </w:t>
      </w:r>
      <w:r w:rsidR="00A62F42" w:rsidRPr="00AE4C5F">
        <w:rPr>
          <w:rFonts w:ascii="Times New Roman" w:hAnsi="Times New Roman" w:cs="Times New Roman"/>
          <w:i/>
          <w:sz w:val="24"/>
          <w:szCs w:val="24"/>
        </w:rPr>
        <w:t>Log Pearson</w:t>
      </w:r>
      <w:r w:rsidR="00A62F42" w:rsidRPr="00AE4C5F">
        <w:rPr>
          <w:rFonts w:ascii="Times New Roman" w:hAnsi="Times New Roman" w:cs="Times New Roman"/>
          <w:sz w:val="24"/>
          <w:szCs w:val="24"/>
        </w:rPr>
        <w:t xml:space="preserve"> III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93"/>
        <w:gridCol w:w="1134"/>
        <w:gridCol w:w="1134"/>
        <w:gridCol w:w="850"/>
        <w:gridCol w:w="836"/>
        <w:gridCol w:w="8"/>
        <w:gridCol w:w="547"/>
        <w:gridCol w:w="187"/>
        <w:gridCol w:w="7"/>
        <w:gridCol w:w="735"/>
        <w:gridCol w:w="6"/>
        <w:gridCol w:w="741"/>
        <w:gridCol w:w="711"/>
      </w:tblGrid>
      <w:tr w:rsidR="004F6436" w:rsidRPr="00AE4C5F" w:rsidTr="004F6436">
        <w:trPr>
          <w:trHeight w:val="253"/>
          <w:jc w:val="center"/>
        </w:trPr>
        <w:tc>
          <w:tcPr>
            <w:tcW w:w="993" w:type="dxa"/>
            <w:vMerge w:val="restart"/>
          </w:tcPr>
          <w:p w:rsidR="004F6436" w:rsidRPr="00AE4C5F" w:rsidRDefault="004F6436" w:rsidP="00765554">
            <w:pPr>
              <w:pStyle w:val="TableParagraph"/>
              <w:spacing w:before="9" w:line="240" w:lineRule="auto"/>
              <w:jc w:val="left"/>
              <w:rPr>
                <w:sz w:val="24"/>
                <w:szCs w:val="24"/>
              </w:rPr>
            </w:pPr>
          </w:p>
          <w:p w:rsidR="004F6436" w:rsidRPr="00AE4C5F" w:rsidRDefault="004F6436" w:rsidP="004F6436">
            <w:pPr>
              <w:pStyle w:val="TableParagraph"/>
              <w:spacing w:line="240" w:lineRule="auto"/>
              <w:ind w:left="273" w:right="80" w:hanging="16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Koef. Cs</w:t>
            </w:r>
          </w:p>
        </w:tc>
        <w:tc>
          <w:tcPr>
            <w:tcW w:w="6896" w:type="dxa"/>
            <w:gridSpan w:val="1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675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Interval kejadian (periode ulang)</w:t>
            </w:r>
          </w:p>
        </w:tc>
      </w:tr>
      <w:tr w:rsidR="004F6436" w:rsidRPr="00AE4C5F" w:rsidTr="004F6436">
        <w:trPr>
          <w:trHeight w:val="254"/>
          <w:jc w:val="center"/>
        </w:trPr>
        <w:tc>
          <w:tcPr>
            <w:tcW w:w="993" w:type="dxa"/>
            <w:vMerge/>
            <w:tcBorders>
              <w:top w:val="nil"/>
            </w:tcBorders>
          </w:tcPr>
          <w:p w:rsidR="004F6436" w:rsidRPr="00AE4C5F" w:rsidRDefault="004F6436" w:rsidP="0076555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0101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34" w:right="99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2500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3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</w:t>
            </w:r>
          </w:p>
        </w:tc>
        <w:tc>
          <w:tcPr>
            <w:tcW w:w="547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65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0</w:t>
            </w:r>
          </w:p>
        </w:tc>
        <w:tc>
          <w:tcPr>
            <w:tcW w:w="935" w:type="dxa"/>
            <w:gridSpan w:val="4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340" w:right="32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5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7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0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8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00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  <w:vMerge/>
            <w:tcBorders>
              <w:top w:val="nil"/>
            </w:tcBorders>
          </w:tcPr>
          <w:p w:rsidR="004F6436" w:rsidRPr="00AE4C5F" w:rsidRDefault="004F6436" w:rsidP="0076555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96" w:type="dxa"/>
            <w:gridSpan w:val="1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745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Persentase perluang terlampaui</w:t>
            </w:r>
          </w:p>
        </w:tc>
      </w:tr>
      <w:tr w:rsidR="004F6436" w:rsidRPr="00AE4C5F" w:rsidTr="004F6436">
        <w:trPr>
          <w:trHeight w:val="254"/>
          <w:jc w:val="center"/>
        </w:trPr>
        <w:tc>
          <w:tcPr>
            <w:tcW w:w="993" w:type="dxa"/>
            <w:vMerge/>
            <w:tcBorders>
              <w:top w:val="nil"/>
            </w:tcBorders>
          </w:tcPr>
          <w:p w:rsidR="004F6436" w:rsidRPr="00AE4C5F" w:rsidRDefault="004F6436" w:rsidP="0076555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5" w:lineRule="exact"/>
              <w:ind w:left="87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99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5" w:lineRule="exact"/>
              <w:ind w:left="92" w:right="99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80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5" w:lineRule="exact"/>
              <w:ind w:left="71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0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5" w:lineRule="exact"/>
              <w:ind w:left="83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0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5" w:lineRule="exact"/>
              <w:ind w:left="85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0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5" w:lineRule="exact"/>
              <w:ind w:left="1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5" w:lineRule="exact"/>
              <w:ind w:left="1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5" w:lineRule="exact"/>
              <w:ind w:left="1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0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667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636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396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420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180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278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152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,051</w:t>
            </w:r>
          </w:p>
        </w:tc>
      </w:tr>
      <w:tr w:rsidR="004F6436" w:rsidRPr="00AE4C5F" w:rsidTr="004F6436">
        <w:trPr>
          <w:trHeight w:val="254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8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714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666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384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460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210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275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114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973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6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769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696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368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499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238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267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071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889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4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32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725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351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537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262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256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023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800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2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905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752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330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574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284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240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970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705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0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990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777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307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09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02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219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892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605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8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087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799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282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43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18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193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848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499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6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197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17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254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75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29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163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780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388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4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318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32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225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05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37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128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706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271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2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449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44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195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32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40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087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626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149</w:t>
            </w:r>
          </w:p>
        </w:tc>
      </w:tr>
      <w:tr w:rsidR="004F6436" w:rsidRPr="00AE4C5F" w:rsidTr="004F6436">
        <w:trPr>
          <w:trHeight w:val="254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0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588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52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164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58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40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043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542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022</w:t>
            </w:r>
          </w:p>
        </w:tc>
      </w:tr>
      <w:tr w:rsidR="004F6436" w:rsidRPr="00AE4C5F" w:rsidTr="004F6436">
        <w:trPr>
          <w:trHeight w:val="254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733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56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132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80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36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993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453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891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880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57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099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00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28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939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359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755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323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4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029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55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066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16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17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880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261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615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270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2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178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4" w:right="5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50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35" w:right="8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033</w:t>
            </w:r>
          </w:p>
        </w:tc>
        <w:tc>
          <w:tcPr>
            <w:tcW w:w="844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30</w:t>
            </w:r>
          </w:p>
        </w:tc>
        <w:tc>
          <w:tcPr>
            <w:tcW w:w="741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41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01</w:t>
            </w:r>
          </w:p>
        </w:tc>
        <w:tc>
          <w:tcPr>
            <w:tcW w:w="741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818</w:t>
            </w:r>
          </w:p>
        </w:tc>
        <w:tc>
          <w:tcPr>
            <w:tcW w:w="74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2" w:right="72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159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90" w:right="7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472</w:t>
            </w:r>
          </w:p>
        </w:tc>
      </w:tr>
      <w:tr w:rsidR="004F6436" w:rsidRPr="00AE4C5F" w:rsidTr="004F6436">
        <w:trPr>
          <w:trHeight w:val="254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4" w:lineRule="exact"/>
              <w:ind w:right="98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0,0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326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42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252"/>
              <w:jc w:val="left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0,000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0,842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6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,282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7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,751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,051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326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2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2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472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30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033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50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258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680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945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178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4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4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615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16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066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55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231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606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834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029</w:t>
            </w:r>
          </w:p>
        </w:tc>
      </w:tr>
      <w:tr w:rsidR="004F6436" w:rsidRPr="00AE4C5F" w:rsidTr="004F6436">
        <w:trPr>
          <w:trHeight w:val="254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4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6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755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00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099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57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200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528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720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880</w:t>
            </w:r>
          </w:p>
        </w:tc>
      </w:tr>
      <w:tr w:rsidR="004F6436" w:rsidRPr="00AE4C5F" w:rsidTr="004F6436">
        <w:trPr>
          <w:trHeight w:val="252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2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8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891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780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132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56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166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448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606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733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4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0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3,022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758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164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52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128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66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492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588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2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2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149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732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195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44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08</w:t>
            </w:r>
            <w:r w:rsidRPr="00AE4C5F">
              <w:rPr>
                <w:sz w:val="24"/>
                <w:szCs w:val="24"/>
              </w:rPr>
              <w:lastRenderedPageBreak/>
              <w:t>6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lastRenderedPageBreak/>
              <w:t>1,28</w:t>
            </w:r>
            <w:r w:rsidRPr="00AE4C5F">
              <w:rPr>
                <w:sz w:val="24"/>
                <w:szCs w:val="24"/>
              </w:rPr>
              <w:lastRenderedPageBreak/>
              <w:t>2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lastRenderedPageBreak/>
              <w:t>1,379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44</w:t>
            </w:r>
            <w:r w:rsidRPr="00AE4C5F">
              <w:rPr>
                <w:sz w:val="24"/>
                <w:szCs w:val="24"/>
              </w:rPr>
              <w:lastRenderedPageBreak/>
              <w:t>9</w:t>
            </w:r>
          </w:p>
        </w:tc>
      </w:tr>
      <w:tr w:rsidR="004F6436" w:rsidRPr="00AE4C5F" w:rsidTr="004F6436">
        <w:trPr>
          <w:trHeight w:val="254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4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lastRenderedPageBreak/>
              <w:t>-1,4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271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705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225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32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041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198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270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318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2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6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388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675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254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17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994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116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166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197</w:t>
            </w:r>
          </w:p>
        </w:tc>
      </w:tr>
      <w:tr w:rsidR="004F6436" w:rsidRPr="00AE4C5F" w:rsidTr="004F6436">
        <w:trPr>
          <w:trHeight w:val="254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4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1,8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3,499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643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282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99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945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035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069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,087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4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0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3,605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609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307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77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95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959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980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990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2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2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3,705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574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330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52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44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88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900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905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4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4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3,800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537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351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25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95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23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30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832</w:t>
            </w:r>
          </w:p>
        </w:tc>
      </w:tr>
      <w:tr w:rsidR="004F6436" w:rsidRPr="00AE4C5F" w:rsidTr="004F6436">
        <w:trPr>
          <w:trHeight w:val="251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2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6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3,889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490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368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96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47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64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68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2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69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4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2,8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3,973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469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384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66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02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12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14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714</w:t>
            </w:r>
          </w:p>
        </w:tc>
      </w:tr>
      <w:tr w:rsidR="004F6436" w:rsidRPr="00AE4C5F" w:rsidTr="004F6436">
        <w:trPr>
          <w:trHeight w:val="253"/>
          <w:jc w:val="center"/>
        </w:trPr>
        <w:tc>
          <w:tcPr>
            <w:tcW w:w="993" w:type="dxa"/>
          </w:tcPr>
          <w:p w:rsidR="004F6436" w:rsidRPr="00AE4C5F" w:rsidRDefault="004F6436" w:rsidP="004F6436">
            <w:pPr>
              <w:pStyle w:val="TableParagraph"/>
              <w:spacing w:line="234" w:lineRule="exact"/>
              <w:ind w:right="10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3,0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9" w:right="4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7,051</w:t>
            </w:r>
          </w:p>
        </w:tc>
        <w:tc>
          <w:tcPr>
            <w:tcW w:w="1134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23" w:right="1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-0,420</w:t>
            </w:r>
          </w:p>
        </w:tc>
        <w:tc>
          <w:tcPr>
            <w:tcW w:w="850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252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396</w:t>
            </w:r>
          </w:p>
        </w:tc>
        <w:tc>
          <w:tcPr>
            <w:tcW w:w="836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36</w:t>
            </w:r>
          </w:p>
        </w:tc>
        <w:tc>
          <w:tcPr>
            <w:tcW w:w="742" w:type="dxa"/>
            <w:gridSpan w:val="3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60</w:t>
            </w:r>
          </w:p>
        </w:tc>
        <w:tc>
          <w:tcPr>
            <w:tcW w:w="742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9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66</w:t>
            </w:r>
          </w:p>
        </w:tc>
        <w:tc>
          <w:tcPr>
            <w:tcW w:w="747" w:type="dxa"/>
            <w:gridSpan w:val="2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118" w:right="77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66</w:t>
            </w:r>
          </w:p>
        </w:tc>
        <w:tc>
          <w:tcPr>
            <w:tcW w:w="711" w:type="dxa"/>
          </w:tcPr>
          <w:p w:rsidR="004F6436" w:rsidRPr="00AE4C5F" w:rsidRDefault="004F6436" w:rsidP="00765554">
            <w:pPr>
              <w:pStyle w:val="TableParagraph"/>
              <w:spacing w:line="234" w:lineRule="exact"/>
              <w:ind w:left="85" w:right="81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0,667</w:t>
            </w:r>
          </w:p>
        </w:tc>
      </w:tr>
    </w:tbl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203E36" w:rsidRPr="00AE4C5F" w:rsidRDefault="00203E36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203E36" w:rsidRPr="00AE4C5F" w:rsidRDefault="00203E36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6C2FF3" w:rsidP="00A62F42">
      <w:pPr>
        <w:ind w:left="0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</w:rPr>
        <w:t>Lampiran 3</w:t>
      </w:r>
      <w:r w:rsidR="00A62F42" w:rsidRPr="00AE4C5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sz w:val="24"/>
          <w:szCs w:val="24"/>
        </w:rPr>
        <w:t xml:space="preserve">Tabel </w:t>
      </w:r>
      <w:r w:rsidR="00A62F42" w:rsidRPr="00AE4C5F">
        <w:rPr>
          <w:rFonts w:ascii="Times New Roman" w:hAnsi="Times New Roman" w:cs="Times New Roman"/>
          <w:i/>
          <w:sz w:val="24"/>
          <w:szCs w:val="24"/>
        </w:rPr>
        <w:t>Reduce Mean</w:t>
      </w:r>
      <w:r w:rsidR="00A62F42" w:rsidRPr="00AE4C5F">
        <w:rPr>
          <w:rFonts w:ascii="Times New Roman" w:hAnsi="Times New Roman" w:cs="Times New Roman"/>
          <w:sz w:val="24"/>
          <w:szCs w:val="24"/>
        </w:rPr>
        <w:t xml:space="preserve"> </w:t>
      </w:r>
      <w:r w:rsidR="00303DD3" w:rsidRPr="00AE4C5F">
        <w:rPr>
          <w:rFonts w:ascii="Times New Roman" w:hAnsi="Times New Roman" w:cs="Times New Roman"/>
          <w:sz w:val="24"/>
          <w:szCs w:val="24"/>
          <w:lang w:val="en-ID"/>
        </w:rPr>
        <w:t>(</w:t>
      </w:r>
      <w:r w:rsidR="00A62F42" w:rsidRPr="00AE4C5F">
        <w:rPr>
          <w:rFonts w:ascii="Times New Roman" w:hAnsi="Times New Roman" w:cs="Times New Roman"/>
          <w:sz w:val="24"/>
          <w:szCs w:val="24"/>
        </w:rPr>
        <w:t>Yn</w:t>
      </w:r>
      <w:r w:rsidR="00303DD3" w:rsidRPr="00AE4C5F">
        <w:rPr>
          <w:rFonts w:ascii="Times New Roman" w:hAnsi="Times New Roman" w:cs="Times New Roman"/>
          <w:sz w:val="24"/>
          <w:szCs w:val="24"/>
          <w:lang w:val="en-ID"/>
        </w:rPr>
        <w:t>)</w:t>
      </w:r>
    </w:p>
    <w:tbl>
      <w:tblPr>
        <w:tblW w:w="0" w:type="dxa"/>
        <w:tblInd w:w="-66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88"/>
        <w:gridCol w:w="888"/>
        <w:gridCol w:w="888"/>
        <w:gridCol w:w="889"/>
        <w:gridCol w:w="888"/>
        <w:gridCol w:w="888"/>
        <w:gridCol w:w="888"/>
        <w:gridCol w:w="888"/>
        <w:gridCol w:w="889"/>
        <w:gridCol w:w="888"/>
        <w:gridCol w:w="888"/>
      </w:tblGrid>
      <w:tr w:rsidR="00A62F42" w:rsidRPr="00AE4C5F" w:rsidTr="00A62F42">
        <w:trPr>
          <w:trHeight w:val="241"/>
        </w:trPr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line="222" w:lineRule="exact"/>
              <w:ind w:left="18"/>
              <w:rPr>
                <w:b/>
                <w:sz w:val="24"/>
                <w:szCs w:val="24"/>
              </w:rPr>
            </w:pPr>
            <w:r w:rsidRPr="00AE4C5F">
              <w:rPr>
                <w:b/>
                <w:w w:val="103"/>
                <w:sz w:val="24"/>
                <w:szCs w:val="24"/>
              </w:rPr>
              <w:t>n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7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0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7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1</w:t>
            </w:r>
          </w:p>
        </w:tc>
        <w:tc>
          <w:tcPr>
            <w:tcW w:w="8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6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2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6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3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6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4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7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5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7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6</w:t>
            </w:r>
          </w:p>
        </w:tc>
        <w:tc>
          <w:tcPr>
            <w:tcW w:w="8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7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7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6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8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6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9</w:t>
            </w:r>
          </w:p>
        </w:tc>
      </w:tr>
      <w:tr w:rsidR="00A62F42" w:rsidRPr="00AE4C5F" w:rsidTr="00A62F42">
        <w:trPr>
          <w:trHeight w:val="249"/>
        </w:trPr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0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left="121" w:right="104"/>
              <w:rPr>
                <w:b/>
                <w:sz w:val="24"/>
                <w:szCs w:val="24"/>
              </w:rPr>
            </w:pPr>
            <w:r w:rsidRPr="00AE4C5F">
              <w:rPr>
                <w:b/>
                <w:w w:val="105"/>
                <w:sz w:val="24"/>
                <w:szCs w:val="24"/>
              </w:rPr>
              <w:t>0,4952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4996</w:t>
            </w:r>
          </w:p>
        </w:tc>
        <w:tc>
          <w:tcPr>
            <w:tcW w:w="889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035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070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100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128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157</w:t>
            </w:r>
          </w:p>
        </w:tc>
        <w:tc>
          <w:tcPr>
            <w:tcW w:w="889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181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202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220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2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236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252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26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28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296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309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320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332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34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353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3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362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371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38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38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396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02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10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1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2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30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4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36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42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4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5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5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6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68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7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7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81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5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8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89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9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49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01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0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08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11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1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18</w:t>
            </w:r>
          </w:p>
        </w:tc>
      </w:tr>
      <w:tr w:rsidR="00A62F42" w:rsidRPr="00AE4C5F" w:rsidTr="00A62F42">
        <w:trPr>
          <w:trHeight w:val="257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6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21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24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2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3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3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3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38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4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4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45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7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4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50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52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5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5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59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61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6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6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67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8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69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70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72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7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76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7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80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81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8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85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9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86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87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89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91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92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9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95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96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9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599</w:t>
            </w:r>
          </w:p>
        </w:tc>
      </w:tr>
      <w:tr w:rsidR="00A62F42" w:rsidRPr="00AE4C5F" w:rsidTr="00A62F42">
        <w:trPr>
          <w:trHeight w:val="249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right="268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0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60</w:t>
            </w:r>
            <w:r w:rsidRPr="00AE4C5F">
              <w:rPr>
                <w:w w:val="105"/>
                <w:sz w:val="24"/>
                <w:szCs w:val="24"/>
              </w:rPr>
              <w:lastRenderedPageBreak/>
              <w:t>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0,560</w:t>
            </w:r>
            <w:r w:rsidRPr="00AE4C5F">
              <w:rPr>
                <w:w w:val="105"/>
                <w:sz w:val="24"/>
                <w:szCs w:val="24"/>
              </w:rPr>
              <w:lastRenderedPageBreak/>
              <w:t>2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0,560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60</w:t>
            </w:r>
            <w:r w:rsidRPr="00AE4C5F">
              <w:rPr>
                <w:w w:val="105"/>
                <w:sz w:val="24"/>
                <w:szCs w:val="24"/>
              </w:rPr>
              <w:lastRenderedPageBreak/>
              <w:t>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0,560</w:t>
            </w:r>
            <w:r w:rsidRPr="00AE4C5F">
              <w:rPr>
                <w:w w:val="105"/>
                <w:sz w:val="24"/>
                <w:szCs w:val="24"/>
              </w:rPr>
              <w:lastRenderedPageBreak/>
              <w:t>6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0,560</w:t>
            </w:r>
            <w:r w:rsidRPr="00AE4C5F">
              <w:rPr>
                <w:w w:val="105"/>
                <w:sz w:val="24"/>
                <w:szCs w:val="24"/>
              </w:rPr>
              <w:lastRenderedPageBreak/>
              <w:t>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0,560</w:t>
            </w:r>
            <w:r w:rsidRPr="00AE4C5F">
              <w:rPr>
                <w:w w:val="105"/>
                <w:sz w:val="24"/>
                <w:szCs w:val="24"/>
              </w:rPr>
              <w:lastRenderedPageBreak/>
              <w:t>8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0,5609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561</w:t>
            </w:r>
            <w:r w:rsidRPr="00AE4C5F">
              <w:rPr>
                <w:w w:val="105"/>
                <w:sz w:val="24"/>
                <w:szCs w:val="24"/>
              </w:rPr>
              <w:lastRenderedPageBreak/>
              <w:t>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0,561</w:t>
            </w:r>
            <w:r w:rsidRPr="00AE4C5F">
              <w:rPr>
                <w:w w:val="105"/>
                <w:sz w:val="24"/>
                <w:szCs w:val="24"/>
              </w:rPr>
              <w:lastRenderedPageBreak/>
              <w:t>1</w:t>
            </w:r>
          </w:p>
        </w:tc>
      </w:tr>
    </w:tbl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6C2FF3" w:rsidP="00A62F42">
      <w:pPr>
        <w:tabs>
          <w:tab w:val="left" w:pos="567"/>
        </w:tabs>
        <w:ind w:left="0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</w:rPr>
        <w:t>Lampiran 4</w:t>
      </w:r>
      <w:r w:rsidR="00A62F42" w:rsidRPr="00AE4C5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sz w:val="24"/>
          <w:szCs w:val="24"/>
        </w:rPr>
        <w:t xml:space="preserve">Tabel </w:t>
      </w:r>
      <w:r w:rsidR="00A62F42" w:rsidRPr="00AE4C5F">
        <w:rPr>
          <w:rFonts w:ascii="Times New Roman" w:hAnsi="Times New Roman" w:cs="Times New Roman"/>
          <w:i/>
          <w:sz w:val="24"/>
          <w:szCs w:val="24"/>
        </w:rPr>
        <w:t>Reduce</w:t>
      </w:r>
      <w:r w:rsidR="00303DD3" w:rsidRPr="00AE4C5F">
        <w:rPr>
          <w:rFonts w:ascii="Times New Roman" w:hAnsi="Times New Roman" w:cs="Times New Roman"/>
          <w:i/>
          <w:sz w:val="24"/>
          <w:szCs w:val="24"/>
          <w:lang w:val="en-ID"/>
        </w:rPr>
        <w:t xml:space="preserve"> </w:t>
      </w:r>
      <w:r w:rsidR="00A62F42" w:rsidRPr="00AE4C5F">
        <w:rPr>
          <w:rFonts w:ascii="Times New Roman" w:hAnsi="Times New Roman" w:cs="Times New Roman"/>
          <w:i/>
          <w:sz w:val="24"/>
          <w:szCs w:val="24"/>
        </w:rPr>
        <w:t>Standard Deviation</w:t>
      </w:r>
      <w:r w:rsidR="00A62F42" w:rsidRPr="00AE4C5F">
        <w:rPr>
          <w:rFonts w:ascii="Times New Roman" w:hAnsi="Times New Roman" w:cs="Times New Roman"/>
          <w:sz w:val="24"/>
          <w:szCs w:val="24"/>
        </w:rPr>
        <w:t xml:space="preserve"> </w:t>
      </w:r>
      <w:r w:rsidR="00303DD3" w:rsidRPr="00AE4C5F">
        <w:rPr>
          <w:rFonts w:ascii="Times New Roman" w:hAnsi="Times New Roman" w:cs="Times New Roman"/>
          <w:sz w:val="24"/>
          <w:szCs w:val="24"/>
          <w:lang w:val="en-ID"/>
        </w:rPr>
        <w:t>(</w:t>
      </w:r>
      <w:r w:rsidR="00A62F42" w:rsidRPr="00AE4C5F">
        <w:rPr>
          <w:rFonts w:ascii="Times New Roman" w:hAnsi="Times New Roman" w:cs="Times New Roman"/>
          <w:sz w:val="24"/>
          <w:szCs w:val="24"/>
        </w:rPr>
        <w:t>Sn</w:t>
      </w:r>
      <w:r w:rsidR="00303DD3" w:rsidRPr="00AE4C5F">
        <w:rPr>
          <w:rFonts w:ascii="Times New Roman" w:hAnsi="Times New Roman" w:cs="Times New Roman"/>
          <w:sz w:val="24"/>
          <w:szCs w:val="24"/>
          <w:lang w:val="en-ID"/>
        </w:rPr>
        <w:t>)</w:t>
      </w:r>
    </w:p>
    <w:tbl>
      <w:tblPr>
        <w:tblW w:w="0" w:type="dxa"/>
        <w:tblInd w:w="-50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88"/>
        <w:gridCol w:w="888"/>
        <w:gridCol w:w="888"/>
        <w:gridCol w:w="889"/>
        <w:gridCol w:w="888"/>
        <w:gridCol w:w="888"/>
        <w:gridCol w:w="888"/>
        <w:gridCol w:w="888"/>
        <w:gridCol w:w="889"/>
        <w:gridCol w:w="888"/>
        <w:gridCol w:w="888"/>
      </w:tblGrid>
      <w:tr w:rsidR="00A62F42" w:rsidRPr="00AE4C5F" w:rsidTr="00A62F42">
        <w:trPr>
          <w:trHeight w:val="241"/>
        </w:trPr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line="222" w:lineRule="exact"/>
              <w:ind w:left="18"/>
              <w:rPr>
                <w:b/>
                <w:sz w:val="24"/>
                <w:szCs w:val="24"/>
              </w:rPr>
            </w:pPr>
            <w:r w:rsidRPr="00AE4C5F">
              <w:rPr>
                <w:b/>
                <w:w w:val="103"/>
                <w:sz w:val="24"/>
                <w:szCs w:val="24"/>
              </w:rPr>
              <w:t>n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7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0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7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1</w:t>
            </w:r>
          </w:p>
        </w:tc>
        <w:tc>
          <w:tcPr>
            <w:tcW w:w="8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6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2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6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3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6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4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7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5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7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6</w:t>
            </w:r>
          </w:p>
        </w:tc>
        <w:tc>
          <w:tcPr>
            <w:tcW w:w="8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7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7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6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8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0" w:lineRule="exact"/>
              <w:ind w:left="16"/>
              <w:rPr>
                <w:sz w:val="24"/>
                <w:szCs w:val="24"/>
              </w:rPr>
            </w:pPr>
            <w:r w:rsidRPr="00AE4C5F">
              <w:rPr>
                <w:w w:val="103"/>
                <w:sz w:val="24"/>
                <w:szCs w:val="24"/>
              </w:rPr>
              <w:t>9</w:t>
            </w:r>
          </w:p>
        </w:tc>
      </w:tr>
      <w:tr w:rsidR="00A62F42" w:rsidRPr="00AE4C5F" w:rsidTr="00A62F42">
        <w:trPr>
          <w:trHeight w:val="249"/>
        </w:trPr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1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0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3" w:line="225" w:lineRule="exact"/>
              <w:ind w:left="121" w:right="104"/>
              <w:rPr>
                <w:b/>
                <w:sz w:val="24"/>
                <w:szCs w:val="24"/>
              </w:rPr>
            </w:pPr>
            <w:r w:rsidRPr="00AE4C5F">
              <w:rPr>
                <w:b/>
                <w:w w:val="105"/>
                <w:sz w:val="24"/>
                <w:szCs w:val="24"/>
              </w:rPr>
              <w:t>0,9496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3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9676</w:t>
            </w:r>
          </w:p>
        </w:tc>
        <w:tc>
          <w:tcPr>
            <w:tcW w:w="889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3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9833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3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0,9971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3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095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3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206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3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316</w:t>
            </w:r>
          </w:p>
        </w:tc>
        <w:tc>
          <w:tcPr>
            <w:tcW w:w="889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3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411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3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493</w:t>
            </w:r>
          </w:p>
        </w:tc>
        <w:tc>
          <w:tcPr>
            <w:tcW w:w="88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3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565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2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62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696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75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811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86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91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0961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00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04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086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3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12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159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19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226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25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28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313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339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36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388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4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41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436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45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48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499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519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538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55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57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590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5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60</w:t>
            </w:r>
            <w:r w:rsidRPr="00AE4C5F">
              <w:rPr>
                <w:w w:val="105"/>
                <w:sz w:val="24"/>
                <w:szCs w:val="24"/>
              </w:rPr>
              <w:lastRenderedPageBreak/>
              <w:t>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1,162</w:t>
            </w:r>
            <w:r w:rsidRPr="00AE4C5F">
              <w:rPr>
                <w:w w:val="105"/>
                <w:sz w:val="24"/>
                <w:szCs w:val="24"/>
              </w:rPr>
              <w:lastRenderedPageBreak/>
              <w:t>3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1,163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65</w:t>
            </w:r>
            <w:r w:rsidRPr="00AE4C5F">
              <w:rPr>
                <w:w w:val="105"/>
                <w:sz w:val="24"/>
                <w:szCs w:val="24"/>
              </w:rPr>
              <w:lastRenderedPageBreak/>
              <w:t>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1,166</w:t>
            </w:r>
            <w:r w:rsidRPr="00AE4C5F">
              <w:rPr>
                <w:w w:val="105"/>
                <w:sz w:val="24"/>
                <w:szCs w:val="24"/>
              </w:rPr>
              <w:lastRenderedPageBreak/>
              <w:t>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1,168</w:t>
            </w:r>
            <w:r w:rsidRPr="00AE4C5F">
              <w:rPr>
                <w:w w:val="105"/>
                <w:sz w:val="24"/>
                <w:szCs w:val="24"/>
              </w:rPr>
              <w:lastRenderedPageBreak/>
              <w:t>1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1,169</w:t>
            </w:r>
            <w:r w:rsidRPr="00AE4C5F">
              <w:rPr>
                <w:w w:val="105"/>
                <w:sz w:val="24"/>
                <w:szCs w:val="24"/>
              </w:rPr>
              <w:lastRenderedPageBreak/>
              <w:t>6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1,170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72</w:t>
            </w:r>
            <w:r w:rsidRPr="00AE4C5F">
              <w:rPr>
                <w:w w:val="105"/>
                <w:sz w:val="24"/>
                <w:szCs w:val="24"/>
              </w:rPr>
              <w:lastRenderedPageBreak/>
              <w:t>1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1,173</w:t>
            </w:r>
            <w:r w:rsidRPr="00AE4C5F">
              <w:rPr>
                <w:w w:val="105"/>
                <w:sz w:val="24"/>
                <w:szCs w:val="24"/>
              </w:rPr>
              <w:lastRenderedPageBreak/>
              <w:t>4</w:t>
            </w:r>
          </w:p>
        </w:tc>
      </w:tr>
      <w:tr w:rsidR="00A62F42" w:rsidRPr="00AE4C5F" w:rsidTr="00A62F42">
        <w:trPr>
          <w:trHeight w:val="257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9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lastRenderedPageBreak/>
              <w:t>6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74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759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77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782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79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0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14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2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3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44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7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5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63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7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81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9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89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06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1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2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30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8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3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45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5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59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6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7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80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8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199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01</w:t>
            </w:r>
          </w:p>
        </w:tc>
      </w:tr>
      <w:tr w:rsidR="00A62F42" w:rsidRPr="00AE4C5F" w:rsidTr="00A62F42">
        <w:trPr>
          <w:trHeight w:val="256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8" w:lineRule="exact"/>
              <w:ind w:right="319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9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0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13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2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26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32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38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44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49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5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25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60</w:t>
            </w:r>
          </w:p>
        </w:tc>
      </w:tr>
      <w:tr w:rsidR="00A62F42" w:rsidRPr="00AE4C5F" w:rsidTr="00A62F42">
        <w:trPr>
          <w:trHeight w:val="249"/>
        </w:trPr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8" w:line="220" w:lineRule="exact"/>
              <w:ind w:right="268"/>
              <w:jc w:val="right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0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1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65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1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69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1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7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1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77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1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81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1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84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18" w:lineRule="exact"/>
              <w:ind w:left="121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87</w:t>
            </w:r>
          </w:p>
        </w:tc>
        <w:tc>
          <w:tcPr>
            <w:tcW w:w="889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18" w:lineRule="exact"/>
              <w:ind w:left="47" w:right="31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90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1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93</w:t>
            </w:r>
          </w:p>
        </w:tc>
        <w:tc>
          <w:tcPr>
            <w:tcW w:w="88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1" w:line="218" w:lineRule="exact"/>
              <w:ind w:left="120" w:right="104"/>
              <w:rPr>
                <w:sz w:val="24"/>
                <w:szCs w:val="24"/>
              </w:rPr>
            </w:pPr>
            <w:r w:rsidRPr="00AE4C5F">
              <w:rPr>
                <w:w w:val="105"/>
                <w:sz w:val="24"/>
                <w:szCs w:val="24"/>
              </w:rPr>
              <w:t>1,2096</w:t>
            </w:r>
          </w:p>
        </w:tc>
      </w:tr>
    </w:tbl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6C2FF3" w:rsidP="00A62F42">
      <w:pPr>
        <w:spacing w:before="71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E4C5F">
        <w:rPr>
          <w:rFonts w:ascii="Times New Roman" w:hAnsi="Times New Roman" w:cs="Times New Roman"/>
          <w:b/>
          <w:sz w:val="24"/>
          <w:szCs w:val="24"/>
        </w:rPr>
        <w:t>Lampiran 5</w:t>
      </w:r>
      <w:r w:rsidR="00A62F42" w:rsidRPr="00AE4C5F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Start w:id="4" w:name="1.pdf"/>
      <w:bookmarkEnd w:id="4"/>
      <w:r w:rsidR="00A62F42" w:rsidRPr="00AE4C5F">
        <w:rPr>
          <w:rFonts w:ascii="Times New Roman" w:hAnsi="Times New Roman" w:cs="Times New Roman"/>
          <w:spacing w:val="-2"/>
          <w:sz w:val="24"/>
          <w:szCs w:val="24"/>
        </w:rPr>
        <w:t>Nilai</w:t>
      </w:r>
      <w:r w:rsidR="00A62F42" w:rsidRPr="00AE4C5F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i/>
          <w:spacing w:val="-2"/>
          <w:sz w:val="24"/>
          <w:szCs w:val="24"/>
        </w:rPr>
        <w:t>reduced</w:t>
      </w:r>
      <w:r w:rsidR="00A62F42" w:rsidRPr="00AE4C5F">
        <w:rPr>
          <w:rFonts w:ascii="Times New Roman" w:hAnsi="Times New Roman" w:cs="Times New Roman"/>
          <w:i/>
          <w:spacing w:val="2"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i/>
          <w:spacing w:val="-2"/>
          <w:sz w:val="24"/>
          <w:szCs w:val="24"/>
        </w:rPr>
        <w:t>variate</w:t>
      </w:r>
      <w:r w:rsidR="00A62F42" w:rsidRPr="00AE4C5F">
        <w:rPr>
          <w:rFonts w:ascii="Times New Roman" w:hAnsi="Times New Roman" w:cs="Times New Roman"/>
          <w:i/>
          <w:spacing w:val="46"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spacing w:val="-1"/>
          <w:sz w:val="24"/>
          <w:szCs w:val="24"/>
        </w:rPr>
        <w:t>(Y</w:t>
      </w:r>
      <w:r w:rsidR="00A62F42" w:rsidRPr="00AE4C5F">
        <w:rPr>
          <w:rFonts w:ascii="Times New Roman" w:hAnsi="Times New Roman" w:cs="Times New Roman"/>
          <w:spacing w:val="-21"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spacing w:val="-1"/>
          <w:sz w:val="24"/>
          <w:szCs w:val="24"/>
          <w:vertAlign w:val="subscript"/>
        </w:rPr>
        <w:t>T</w:t>
      </w:r>
      <w:r w:rsidR="00A62F42" w:rsidRPr="00AE4C5F">
        <w:rPr>
          <w:rFonts w:ascii="Times New Roman" w:hAnsi="Times New Roman" w:cs="Times New Roman"/>
          <w:i/>
          <w:spacing w:val="-19"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spacing w:val="-1"/>
          <w:sz w:val="24"/>
          <w:szCs w:val="24"/>
        </w:rPr>
        <w:t>)</w:t>
      </w:r>
      <w:r w:rsidR="00A62F42" w:rsidRPr="00AE4C5F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spacing w:val="-1"/>
          <w:sz w:val="24"/>
          <w:szCs w:val="24"/>
        </w:rPr>
        <w:t>sebagai</w:t>
      </w:r>
      <w:r w:rsidR="00A62F42" w:rsidRPr="00AE4C5F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spacing w:val="-1"/>
          <w:sz w:val="24"/>
          <w:szCs w:val="24"/>
        </w:rPr>
        <w:t>fungsi</w:t>
      </w:r>
      <w:r w:rsidR="00A62F42" w:rsidRPr="00AE4C5F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spacing w:val="-1"/>
          <w:sz w:val="24"/>
          <w:szCs w:val="24"/>
        </w:rPr>
        <w:t>periode</w:t>
      </w:r>
      <w:r w:rsidR="00A62F42" w:rsidRPr="00AE4C5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spacing w:val="-1"/>
          <w:sz w:val="24"/>
          <w:szCs w:val="24"/>
        </w:rPr>
        <w:t>ulang</w:t>
      </w:r>
    </w:p>
    <w:tbl>
      <w:tblPr>
        <w:tblW w:w="0" w:type="auto"/>
        <w:tblInd w:w="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008"/>
        <w:gridCol w:w="3092"/>
        <w:gridCol w:w="2747"/>
      </w:tblGrid>
      <w:tr w:rsidR="00A62F42" w:rsidRPr="00AE4C5F" w:rsidTr="00A62F42">
        <w:trPr>
          <w:trHeight w:val="340"/>
        </w:trPr>
        <w:tc>
          <w:tcPr>
            <w:tcW w:w="10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34"/>
              <w:ind w:right="115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lastRenderedPageBreak/>
              <w:t>No</w:t>
            </w:r>
          </w:p>
        </w:tc>
        <w:tc>
          <w:tcPr>
            <w:tcW w:w="30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34"/>
              <w:ind w:right="241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Periode</w:t>
            </w:r>
            <w:r w:rsidRPr="00AE4C5F">
              <w:rPr>
                <w:b/>
                <w:spacing w:val="-2"/>
                <w:sz w:val="24"/>
                <w:szCs w:val="24"/>
              </w:rPr>
              <w:t xml:space="preserve"> </w:t>
            </w:r>
            <w:r w:rsidRPr="00AE4C5F">
              <w:rPr>
                <w:b/>
                <w:sz w:val="24"/>
                <w:szCs w:val="24"/>
              </w:rPr>
              <w:t>ulang,</w:t>
            </w:r>
            <w:r w:rsidRPr="00AE4C5F">
              <w:rPr>
                <w:b/>
                <w:spacing w:val="1"/>
                <w:sz w:val="24"/>
                <w:szCs w:val="24"/>
              </w:rPr>
              <w:t xml:space="preserve"> </w:t>
            </w:r>
            <w:r w:rsidRPr="00AE4C5F">
              <w:rPr>
                <w:b/>
                <w:sz w:val="24"/>
                <w:szCs w:val="24"/>
              </w:rPr>
              <w:t>T</w:t>
            </w:r>
            <w:r w:rsidRPr="00AE4C5F">
              <w:rPr>
                <w:b/>
                <w:spacing w:val="-3"/>
                <w:sz w:val="24"/>
                <w:szCs w:val="24"/>
              </w:rPr>
              <w:t xml:space="preserve"> </w:t>
            </w:r>
            <w:r w:rsidRPr="00AE4C5F">
              <w:rPr>
                <w:b/>
                <w:sz w:val="24"/>
                <w:szCs w:val="24"/>
              </w:rPr>
              <w:t>(tahun)</w:t>
            </w:r>
          </w:p>
        </w:tc>
        <w:tc>
          <w:tcPr>
            <w:tcW w:w="274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EBEBE"/>
            <w:hideMark/>
          </w:tcPr>
          <w:p w:rsidR="00A62F42" w:rsidRPr="00AE4C5F" w:rsidRDefault="00A62F42">
            <w:pPr>
              <w:pStyle w:val="TableParagraph"/>
              <w:spacing w:before="20"/>
              <w:ind w:right="234"/>
              <w:rPr>
                <w:b/>
                <w:sz w:val="24"/>
                <w:szCs w:val="24"/>
              </w:rPr>
            </w:pPr>
            <w:r w:rsidRPr="00AE4C5F">
              <w:rPr>
                <w:b/>
                <w:i/>
                <w:spacing w:val="-1"/>
                <w:sz w:val="24"/>
                <w:szCs w:val="24"/>
              </w:rPr>
              <w:t>Reduced</w:t>
            </w:r>
            <w:r w:rsidRPr="00AE4C5F">
              <w:rPr>
                <w:b/>
                <w:i/>
                <w:spacing w:val="2"/>
                <w:sz w:val="24"/>
                <w:szCs w:val="24"/>
              </w:rPr>
              <w:t xml:space="preserve"> </w:t>
            </w:r>
            <w:r w:rsidRPr="00AE4C5F">
              <w:rPr>
                <w:b/>
                <w:i/>
                <w:spacing w:val="-1"/>
                <w:sz w:val="24"/>
                <w:szCs w:val="24"/>
              </w:rPr>
              <w:t>variate</w:t>
            </w:r>
            <w:r w:rsidRPr="00AE4C5F">
              <w:rPr>
                <w:b/>
                <w:i/>
                <w:spacing w:val="48"/>
                <w:sz w:val="24"/>
                <w:szCs w:val="24"/>
              </w:rPr>
              <w:t xml:space="preserve"> </w:t>
            </w:r>
            <w:r w:rsidRPr="00AE4C5F">
              <w:rPr>
                <w:b/>
                <w:sz w:val="24"/>
                <w:szCs w:val="24"/>
              </w:rPr>
              <w:t>(</w:t>
            </w:r>
            <w:r w:rsidRPr="00AE4C5F">
              <w:rPr>
                <w:b/>
                <w:i/>
                <w:sz w:val="24"/>
                <w:szCs w:val="24"/>
              </w:rPr>
              <w:t>Y</w:t>
            </w:r>
            <w:r w:rsidRPr="00AE4C5F">
              <w:rPr>
                <w:b/>
                <w:i/>
                <w:spacing w:val="-15"/>
                <w:sz w:val="24"/>
                <w:szCs w:val="24"/>
              </w:rPr>
              <w:t xml:space="preserve"> </w:t>
            </w:r>
            <w:r w:rsidRPr="00AE4C5F">
              <w:rPr>
                <w:b/>
                <w:i/>
                <w:sz w:val="24"/>
                <w:szCs w:val="24"/>
                <w:vertAlign w:val="subscript"/>
              </w:rPr>
              <w:t>T</w:t>
            </w:r>
            <w:r w:rsidRPr="00AE4C5F">
              <w:rPr>
                <w:b/>
                <w:i/>
                <w:spacing w:val="-17"/>
                <w:sz w:val="24"/>
                <w:szCs w:val="24"/>
              </w:rPr>
              <w:t xml:space="preserve"> </w:t>
            </w:r>
            <w:r w:rsidRPr="00AE4C5F">
              <w:rPr>
                <w:b/>
                <w:sz w:val="24"/>
                <w:szCs w:val="24"/>
              </w:rPr>
              <w:t>)</w:t>
            </w:r>
          </w:p>
        </w:tc>
      </w:tr>
      <w:tr w:rsidR="00A62F42" w:rsidRPr="00AE4C5F" w:rsidTr="00A62F42">
        <w:trPr>
          <w:trHeight w:val="292"/>
        </w:trPr>
        <w:tc>
          <w:tcPr>
            <w:tcW w:w="1008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</w:t>
            </w:r>
          </w:p>
        </w:tc>
        <w:tc>
          <w:tcPr>
            <w:tcW w:w="3092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</w:t>
            </w:r>
          </w:p>
        </w:tc>
        <w:tc>
          <w:tcPr>
            <w:tcW w:w="2747" w:type="dxa"/>
            <w:tcBorders>
              <w:top w:val="single" w:sz="8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1" w:line="271" w:lineRule="exact"/>
              <w:ind w:right="233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0,3668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3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,5004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0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4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,251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7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7" w:line="271" w:lineRule="exact"/>
              <w:ind w:right="23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0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7" w:line="271" w:lineRule="exact"/>
              <w:ind w:right="233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,9709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5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3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3,1993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6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0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3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3,9028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7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75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,3117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8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4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00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,6012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9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4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00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,2969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11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0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4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50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,5206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11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1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4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00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6,2149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11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2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000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6,9087</w:t>
            </w:r>
          </w:p>
        </w:tc>
      </w:tr>
      <w:tr w:rsidR="00A62F42" w:rsidRPr="00AE4C5F" w:rsidTr="00A62F42">
        <w:trPr>
          <w:trHeight w:val="29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11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3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000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2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71" w:lineRule="exact"/>
              <w:ind w:right="23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8,5188</w:t>
            </w:r>
          </w:p>
        </w:tc>
      </w:tr>
      <w:tr w:rsidR="00A62F42" w:rsidRPr="00AE4C5F" w:rsidTr="00A62F42">
        <w:trPr>
          <w:trHeight w:val="287"/>
        </w:trPr>
        <w:tc>
          <w:tcPr>
            <w:tcW w:w="1008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61" w:lineRule="exact"/>
              <w:ind w:right="11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4</w:t>
            </w:r>
          </w:p>
        </w:tc>
        <w:tc>
          <w:tcPr>
            <w:tcW w:w="3092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61" w:lineRule="exact"/>
              <w:ind w:right="240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0000</w:t>
            </w:r>
          </w:p>
        </w:tc>
        <w:tc>
          <w:tcPr>
            <w:tcW w:w="2747" w:type="dxa"/>
            <w:tcBorders>
              <w:top w:val="single" w:sz="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A62F42" w:rsidRPr="00AE4C5F" w:rsidRDefault="00A62F42">
            <w:pPr>
              <w:pStyle w:val="TableParagraph"/>
              <w:spacing w:before="6" w:line="261" w:lineRule="exact"/>
              <w:ind w:right="233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9,2121</w:t>
            </w:r>
          </w:p>
        </w:tc>
      </w:tr>
    </w:tbl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A62F42" w:rsidP="00A62F42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2F42" w:rsidRPr="00AE4C5F" w:rsidRDefault="006C2FF3" w:rsidP="00A62F42">
      <w:pPr>
        <w:ind w:left="0"/>
        <w:rPr>
          <w:rFonts w:ascii="Times New Roman" w:hAnsi="Times New Roman" w:cs="Times New Roman"/>
          <w:sz w:val="24"/>
          <w:szCs w:val="24"/>
        </w:rPr>
      </w:pPr>
      <w:r w:rsidRPr="00AE4C5F">
        <w:rPr>
          <w:rFonts w:ascii="Times New Roman" w:hAnsi="Times New Roman" w:cs="Times New Roman"/>
          <w:b/>
          <w:sz w:val="24"/>
          <w:szCs w:val="24"/>
        </w:rPr>
        <w:t>Lampiran 6</w:t>
      </w:r>
      <w:r w:rsidR="00A62F42" w:rsidRPr="00AE4C5F">
        <w:rPr>
          <w:rFonts w:ascii="Times New Roman" w:hAnsi="Times New Roman" w:cs="Times New Roman"/>
          <w:sz w:val="24"/>
          <w:szCs w:val="24"/>
        </w:rPr>
        <w:t xml:space="preserve"> Tabel nilai kritis distribusi </w:t>
      </w:r>
      <w:r w:rsidR="00A62F42" w:rsidRPr="00AE4C5F">
        <w:rPr>
          <w:rFonts w:ascii="Times New Roman" w:hAnsi="Times New Roman" w:cs="Times New Roman"/>
          <w:i/>
          <w:sz w:val="24"/>
          <w:szCs w:val="24"/>
        </w:rPr>
        <w:t>chi-square</w:t>
      </w:r>
    </w:p>
    <w:tbl>
      <w:tblPr>
        <w:tblW w:w="863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93"/>
        <w:gridCol w:w="1559"/>
        <w:gridCol w:w="1561"/>
        <w:gridCol w:w="1559"/>
        <w:gridCol w:w="1559"/>
        <w:gridCol w:w="1406"/>
      </w:tblGrid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lastRenderedPageBreak/>
              <w:t>df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0,1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0,05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0,025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2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0,001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85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0,005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,705543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,84145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5,023886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6,634897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7,879439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,605170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,991465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7,37775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9,210340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0,596635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3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6,251389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7,81472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9,348404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1,344867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2,838156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4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7,779440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9,48772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1,14328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3,276704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4,860259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5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9,236357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1,07049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2,83250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5,086272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6,749602</w:t>
            </w:r>
          </w:p>
        </w:tc>
      </w:tr>
      <w:tr w:rsidR="00A62F42" w:rsidRPr="00AE4C5F" w:rsidTr="00020D23">
        <w:trPr>
          <w:trHeight w:val="278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6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0,644641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2,59158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4,449375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spacing w:line="258" w:lineRule="exact"/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6,811894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spacing w:line="258" w:lineRule="exact"/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8,547584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2,017037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4,06714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6,012764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8,475307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0,277740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3,361566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5,507313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7,534546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0,090235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1,954955</w:t>
            </w:r>
          </w:p>
        </w:tc>
      </w:tr>
      <w:tr w:rsidR="00A62F42" w:rsidRPr="00AE4C5F" w:rsidTr="00020D23">
        <w:trPr>
          <w:trHeight w:val="276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4,683657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6,91897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9,02276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1,665994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3,589351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5,987179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8,30703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0,48317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3,209251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5,188180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1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7,275009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9,67513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1,92004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4,724970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6,756849</w:t>
            </w:r>
          </w:p>
        </w:tc>
      </w:tr>
      <w:tr w:rsidR="00A62F42" w:rsidRPr="00AE4C5F" w:rsidTr="00020D23">
        <w:trPr>
          <w:trHeight w:val="278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8,549348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1,02607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3,336664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spacing w:line="258" w:lineRule="exact"/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6,216967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spacing w:line="258" w:lineRule="exact"/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8,299519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3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19,811929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2,36203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4,735605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7,688250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9,819471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4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1,064144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3,684791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6,11894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9,141238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1,319350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5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2,307130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4,99579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7,488393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0,577914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2,801321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6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3,541829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6,29622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8,845351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1,999927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4,267187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4,769035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7,58711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0,19100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3,408664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5,718466</w:t>
            </w:r>
          </w:p>
        </w:tc>
      </w:tr>
      <w:tr w:rsidR="00A62F42" w:rsidRPr="00AE4C5F" w:rsidTr="00020D23">
        <w:trPr>
          <w:trHeight w:val="278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5,989423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8,86929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1,52637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spacing w:line="258" w:lineRule="exact"/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4,805306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spacing w:line="258" w:lineRule="exact"/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7,156451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1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7,203571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0,14352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2,85232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6,190869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8,582257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8,411981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1,410433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4,16960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7,566235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9,996846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1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29,615089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2,670573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5,478876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8,932173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1,401065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0,813282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3,92443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6,78071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0,289360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2,795655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3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2,006900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5,17246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8,07562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1,638398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4,181275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4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3,196244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6,41502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9,36407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2,979820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5,558512</w:t>
            </w:r>
          </w:p>
        </w:tc>
      </w:tr>
      <w:tr w:rsidR="00A62F42" w:rsidRPr="00AE4C5F" w:rsidTr="00020D23">
        <w:trPr>
          <w:trHeight w:val="278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5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4,381587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7,652484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8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0,64646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spacing w:line="258" w:lineRule="exact"/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4,314105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spacing w:line="258" w:lineRule="exact"/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6,927890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6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5,563171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8,88513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1,92317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5,641683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8,289882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6,741217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0,11327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3,194511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6,962942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9,644915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7,915923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1,33713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4,46079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8,278236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0,993376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2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39,087470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2,55696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5,722286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9,587884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2,335618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3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0,256024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3,77297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6,97924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0,892181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3,671962</w:t>
            </w:r>
          </w:p>
        </w:tc>
      </w:tr>
      <w:tr w:rsidR="00A62F42" w:rsidRPr="00AE4C5F" w:rsidTr="00020D23">
        <w:trPr>
          <w:trHeight w:val="278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9" w:lineRule="exact"/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31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9" w:lineRule="exact"/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1,421736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9" w:lineRule="exact"/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4,985343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spacing w:line="259" w:lineRule="exac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8,23189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spacing w:line="259" w:lineRule="exact"/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2,191395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spacing w:line="259" w:lineRule="exact"/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5,002704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32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2,584745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6,19426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9,480438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3,485772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6,328115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33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3,745180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7,399884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0,72508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4,775540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7,648445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34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4,903158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8,602367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1,965995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6,060909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8,963926</w:t>
            </w:r>
          </w:p>
        </w:tc>
      </w:tr>
      <w:tr w:rsidR="00A62F42" w:rsidRPr="00AE4C5F" w:rsidTr="00020D23">
        <w:trPr>
          <w:trHeight w:val="275"/>
        </w:trPr>
        <w:tc>
          <w:tcPr>
            <w:tcW w:w="9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b/>
                <w:sz w:val="24"/>
                <w:szCs w:val="24"/>
              </w:rPr>
            </w:pPr>
            <w:r w:rsidRPr="00AE4C5F">
              <w:rPr>
                <w:b/>
                <w:sz w:val="24"/>
                <w:szCs w:val="24"/>
              </w:rPr>
              <w:t>35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5" w:right="178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6,058788</w:t>
            </w:r>
          </w:p>
        </w:tc>
        <w:tc>
          <w:tcPr>
            <w:tcW w:w="15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ind w:left="187" w:right="184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49,801850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>
            <w:pPr>
              <w:pStyle w:val="TableParagraph"/>
              <w:tabs>
                <w:tab w:val="left" w:pos="851"/>
              </w:tabs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3,203349</w:t>
            </w:r>
          </w:p>
        </w:tc>
        <w:tc>
          <w:tcPr>
            <w:tcW w:w="155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277"/>
              <w:jc w:val="left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57,342073</w:t>
            </w:r>
          </w:p>
        </w:tc>
        <w:tc>
          <w:tcPr>
            <w:tcW w:w="14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A62F42" w:rsidRPr="00AE4C5F" w:rsidRDefault="00A62F42" w:rsidP="00020D23">
            <w:pPr>
              <w:pStyle w:val="TableParagraph"/>
              <w:tabs>
                <w:tab w:val="left" w:pos="851"/>
              </w:tabs>
              <w:ind w:left="135" w:right="186"/>
              <w:rPr>
                <w:sz w:val="24"/>
                <w:szCs w:val="24"/>
              </w:rPr>
            </w:pPr>
            <w:r w:rsidRPr="00AE4C5F">
              <w:rPr>
                <w:sz w:val="24"/>
                <w:szCs w:val="24"/>
              </w:rPr>
              <w:t>60,274771</w:t>
            </w:r>
          </w:p>
        </w:tc>
      </w:tr>
      <w:bookmarkEnd w:id="0"/>
      <w:bookmarkEnd w:id="1"/>
    </w:tbl>
    <w:p w:rsidR="00A62F42" w:rsidRPr="00AE4C5F" w:rsidRDefault="00A62F42" w:rsidP="00A62F42">
      <w:pPr>
        <w:rPr>
          <w:rFonts w:ascii="Times New Roman" w:hAnsi="Times New Roman" w:cs="Times New Roman"/>
          <w:sz w:val="24"/>
          <w:szCs w:val="24"/>
        </w:rPr>
      </w:pPr>
    </w:p>
    <w:p w:rsidR="00D25AE7" w:rsidRPr="00AE4C5F" w:rsidRDefault="00D25AE7" w:rsidP="00A62F42">
      <w:pPr>
        <w:pStyle w:val="Caption"/>
        <w:spacing w:after="0"/>
        <w:ind w:left="0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</w:p>
    <w:p w:rsidR="00EB4DA0" w:rsidRPr="00AE4C5F" w:rsidRDefault="00D25AE7" w:rsidP="00A62F42">
      <w:pPr>
        <w:pStyle w:val="Caption"/>
        <w:spacing w:after="0"/>
        <w:ind w:left="0"/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ID"/>
        </w:rPr>
        <w:t xml:space="preserve"> </w:t>
      </w:r>
    </w:p>
    <w:p w:rsidR="00A62F42" w:rsidRPr="00AE4C5F" w:rsidRDefault="00EB4DA0" w:rsidP="00A62F42">
      <w:pPr>
        <w:pStyle w:val="Caption"/>
        <w:spacing w:after="0"/>
        <w:ind w:left="0"/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ID"/>
        </w:rPr>
        <w:t xml:space="preserve">  </w:t>
      </w:r>
      <w:r w:rsidR="00A62F42" w:rsidRPr="00AE4C5F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Lampiran  </w:t>
      </w:r>
      <w:r w:rsidR="00303DD3" w:rsidRPr="00AE4C5F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ID"/>
        </w:rPr>
        <w:t>7</w:t>
      </w:r>
      <w:r w:rsidR="006C2FF3" w:rsidRPr="00AE4C5F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 </w:t>
      </w:r>
      <w:r w:rsidR="00A62F42" w:rsidRPr="00AE4C5F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Foto Penelitian di Kelurahan </w:t>
      </w:r>
      <w:r w:rsidR="00303DD3" w:rsidRPr="00AE4C5F">
        <w:rPr>
          <w:rFonts w:ascii="Times New Roman" w:hAnsi="Times New Roman" w:cs="Times New Roman"/>
          <w:i w:val="0"/>
          <w:color w:val="auto"/>
          <w:sz w:val="24"/>
          <w:szCs w:val="24"/>
          <w:lang w:val="en-ID"/>
        </w:rPr>
        <w:t>Debong Wetan</w:t>
      </w:r>
    </w:p>
    <w:tbl>
      <w:tblPr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4902"/>
        <w:gridCol w:w="3118"/>
      </w:tblGrid>
      <w:tr w:rsidR="00A62F42" w:rsidRPr="00AE4C5F" w:rsidTr="00A62F42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A62F42" w:rsidRPr="00AE4C5F" w:rsidRDefault="00A62F42" w:rsidP="00AB5EEA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</w:rPr>
              <w:t xml:space="preserve">Gambar </w:t>
            </w: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A62F42" w:rsidRPr="00AE4C5F" w:rsidRDefault="00A62F42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</w:rPr>
              <w:t>Keterangan</w:t>
            </w:r>
          </w:p>
        </w:tc>
      </w:tr>
      <w:tr w:rsidR="00A62F42" w:rsidRPr="00AE4C5F" w:rsidTr="00A62F42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A62F42" w:rsidP="00A62F42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lastRenderedPageBreak/>
              <w:drawing>
                <wp:inline distT="0" distB="0" distL="0" distR="0" wp14:anchorId="2334ADA9" wp14:editId="36F6FDB1">
                  <wp:extent cx="2880000" cy="2160000"/>
                  <wp:effectExtent l="0" t="0" r="0" b="0"/>
                  <wp:docPr id="9" name="Picture 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/>
                          <pic:cNvPicPr preferRelativeResize="0"/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1990" b="15236"/>
                          <a:stretch/>
                        </pic:blipFill>
                        <pic:spPr bwMode="auto">
                          <a:xfrm>
                            <a:off x="0" y="0"/>
                            <a:ext cx="2880000" cy="216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A62F42" w:rsidRPr="00AE4C5F" w:rsidRDefault="00A62F42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D25AE7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Mengukur lebar drainase</w:t>
            </w:r>
          </w:p>
        </w:tc>
      </w:tr>
      <w:tr w:rsidR="00A62F42" w:rsidRPr="00AE4C5F" w:rsidTr="00A62F42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A62F42" w:rsidP="00A62F42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615783A8" wp14:editId="7562A19D">
                  <wp:extent cx="2880000" cy="2160000"/>
                  <wp:effectExtent l="0" t="0" r="0" b="0"/>
                  <wp:docPr id="10" name="Picture 1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/>
                          <pic:cNvPicPr preferRelativeResize="0"/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682" b="1853"/>
                          <a:stretch/>
                        </pic:blipFill>
                        <pic:spPr bwMode="auto">
                          <a:xfrm>
                            <a:off x="0" y="0"/>
                            <a:ext cx="2880000" cy="216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A62F42" w:rsidRPr="00AE4C5F" w:rsidRDefault="00A62F42">
            <w:pPr>
              <w:spacing w:line="24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D25AE7">
            <w:pPr>
              <w:spacing w:line="24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   Mengukur tinggi drainase</w:t>
            </w:r>
          </w:p>
        </w:tc>
      </w:tr>
      <w:tr w:rsidR="00A62F42" w:rsidRPr="00AE4C5F" w:rsidTr="00A62F42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A62F42" w:rsidP="00A62F42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64253318" wp14:editId="0225FB5C">
                  <wp:extent cx="2880000" cy="2160000"/>
                  <wp:effectExtent l="0" t="0" r="0" b="0"/>
                  <wp:docPr id="6" name="Picture 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6"/>
                          <pic:cNvPicPr preferRelativeResize="0"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1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25AE7" w:rsidRPr="00AE4C5F" w:rsidRDefault="00D25AE7" w:rsidP="00A62F42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D25AE7">
            <w:pPr>
              <w:spacing w:line="24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    Mengukur Luas drainase</w:t>
            </w:r>
          </w:p>
        </w:tc>
      </w:tr>
      <w:tr w:rsidR="00A62F42" w:rsidRPr="00AE4C5F" w:rsidTr="00A62F42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A62F42" w:rsidRPr="00AE4C5F" w:rsidRDefault="00A62F42" w:rsidP="00AB5EEA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</w:rPr>
              <w:t xml:space="preserve">Gambar </w:t>
            </w: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A62F42" w:rsidRPr="00AE4C5F" w:rsidRDefault="00A62F42" w:rsidP="00A62F42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</w:rPr>
              <w:t>Keterangan</w:t>
            </w:r>
          </w:p>
        </w:tc>
      </w:tr>
      <w:tr w:rsidR="00A62F42" w:rsidRPr="00AE4C5F" w:rsidTr="00A62F42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303DD3" w:rsidP="00303DD3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lastRenderedPageBreak/>
              <w:drawing>
                <wp:inline distT="0" distB="0" distL="0" distR="0" wp14:anchorId="6D0A0B14" wp14:editId="3557FA59">
                  <wp:extent cx="2880000" cy="2160000"/>
                  <wp:effectExtent l="0" t="0" r="0" b="0"/>
                  <wp:docPr id="39" name="Picture 3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" name="Picture 39"/>
                          <pic:cNvPicPr preferRelativeResize="0"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1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25AE7" w:rsidRPr="00AE4C5F" w:rsidRDefault="00D25AE7" w:rsidP="00303DD3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D25AE7" w:rsidP="00A62F42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Kondisi drainase saat banjir</w:t>
            </w:r>
          </w:p>
        </w:tc>
      </w:tr>
      <w:tr w:rsidR="00A62F42" w:rsidRPr="00AE4C5F" w:rsidTr="00A62F42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303DD3" w:rsidP="00303DD3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4735B8CB" wp14:editId="72FF115E">
                  <wp:extent cx="2880000" cy="2160000"/>
                  <wp:effectExtent l="0" t="0" r="0" b="0"/>
                  <wp:docPr id="40" name="Picture 4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" name="Picture 40"/>
                          <pic:cNvPicPr preferRelativeResize="0"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1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25AE7" w:rsidRPr="00AE4C5F" w:rsidRDefault="00D25AE7" w:rsidP="00303DD3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D25AE7" w:rsidP="00D25AE7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Kondisi drainase terdapat sampah</w:t>
            </w:r>
          </w:p>
        </w:tc>
      </w:tr>
      <w:tr w:rsidR="00A62F42" w:rsidRPr="00AE4C5F" w:rsidTr="00A62F42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303DD3" w:rsidP="00A62F42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3553CE5A" wp14:editId="6B2018E7">
                  <wp:extent cx="2880000" cy="2160000"/>
                  <wp:effectExtent l="0" t="0" r="0" b="0"/>
                  <wp:docPr id="41" name="Picture 4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" name="Picture 41"/>
                          <pic:cNvPicPr preferRelativeResize="0"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1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25AE7" w:rsidRPr="00AE4C5F" w:rsidRDefault="00D25AE7" w:rsidP="00A62F42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A62F42" w:rsidRPr="00AE4C5F" w:rsidRDefault="00D25AE7" w:rsidP="00A62F42">
            <w:pPr>
              <w:spacing w:line="24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Mengukur lebar drinase saat banjir</w:t>
            </w:r>
          </w:p>
        </w:tc>
      </w:tr>
    </w:tbl>
    <w:p w:rsidR="00A62F42" w:rsidRPr="00AE4C5F" w:rsidRDefault="00A62F42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4902"/>
        <w:gridCol w:w="3118"/>
      </w:tblGrid>
      <w:tr w:rsidR="00303DD3" w:rsidRPr="00AE4C5F" w:rsidTr="00DE31ED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303DD3" w:rsidRPr="00AE4C5F" w:rsidRDefault="00303DD3" w:rsidP="00DE31ED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</w:rPr>
              <w:t xml:space="preserve">Gambar </w:t>
            </w: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303DD3" w:rsidRPr="00AE4C5F" w:rsidRDefault="00303DD3" w:rsidP="00DE31ED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</w:rPr>
              <w:t>Keterangan</w:t>
            </w:r>
          </w:p>
        </w:tc>
      </w:tr>
      <w:tr w:rsidR="00303DD3" w:rsidRPr="00AE4C5F" w:rsidTr="00DE31ED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303DD3" w:rsidRPr="00AE4C5F" w:rsidRDefault="00303DD3" w:rsidP="00AB5EEA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lastRenderedPageBreak/>
              <w:drawing>
                <wp:inline distT="0" distB="0" distL="0" distR="0" wp14:anchorId="37F8F0FC" wp14:editId="6441BACD">
                  <wp:extent cx="2880000" cy="2160000"/>
                  <wp:effectExtent l="0" t="0" r="0" b="0"/>
                  <wp:docPr id="43" name="Picture 4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" name="Picture 43"/>
                          <pic:cNvPicPr preferRelativeResize="0"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1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25AE7" w:rsidRPr="00AE4C5F" w:rsidRDefault="00D25AE7" w:rsidP="00AB5EEA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303DD3" w:rsidRPr="00AE4C5F" w:rsidRDefault="00D25AE7" w:rsidP="00DE31ED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Kondisi drainase saat banjir </w:t>
            </w:r>
          </w:p>
        </w:tc>
      </w:tr>
      <w:tr w:rsidR="00303DD3" w:rsidRPr="00AE4C5F" w:rsidTr="00DE31ED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303DD3" w:rsidRPr="00AE4C5F" w:rsidRDefault="00303DD3" w:rsidP="00AB5EEA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6E96E43F" wp14:editId="2DBF2E03">
                  <wp:extent cx="2880000" cy="2160000"/>
                  <wp:effectExtent l="0" t="0" r="0" b="0"/>
                  <wp:docPr id="46" name="Picture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" name="Picture 46"/>
                          <pic:cNvPicPr preferRelativeResize="0"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1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25AE7" w:rsidRPr="00AE4C5F" w:rsidRDefault="00D25AE7" w:rsidP="00AB5EEA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303DD3" w:rsidRPr="00AE4C5F" w:rsidRDefault="00D25AE7" w:rsidP="00DE31ED">
            <w:pPr>
              <w:spacing w:line="24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     Kondisi drainase rusak</w:t>
            </w:r>
          </w:p>
        </w:tc>
      </w:tr>
      <w:tr w:rsidR="00303DD3" w:rsidRPr="00AE4C5F" w:rsidTr="00DE31ED">
        <w:tc>
          <w:tcPr>
            <w:tcW w:w="490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303DD3" w:rsidRPr="00AE4C5F" w:rsidRDefault="00303DD3" w:rsidP="00AB5EEA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254E787D" wp14:editId="4E712A07">
                  <wp:extent cx="2880000" cy="2160000"/>
                  <wp:effectExtent l="0" t="0" r="0" b="0"/>
                  <wp:docPr id="47" name="Picture 4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" name="Picture 47"/>
                          <pic:cNvPicPr preferRelativeResize="0"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1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25AE7" w:rsidRPr="00AE4C5F" w:rsidRDefault="00D25AE7" w:rsidP="00AB5EEA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303DD3" w:rsidRPr="00AE4C5F" w:rsidRDefault="00D25AE7" w:rsidP="00DE31ED">
            <w:pPr>
              <w:spacing w:line="24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Kondisi desa debong wetan belum ada drainase</w:t>
            </w:r>
          </w:p>
        </w:tc>
      </w:tr>
    </w:tbl>
    <w:p w:rsidR="00C07DC8" w:rsidRPr="00AE4C5F" w:rsidRDefault="00C07DC8">
      <w:pPr>
        <w:rPr>
          <w:rFonts w:ascii="Times New Roman" w:hAnsi="Times New Roman" w:cs="Times New Roman"/>
          <w:sz w:val="24"/>
          <w:szCs w:val="24"/>
        </w:rPr>
      </w:pPr>
    </w:p>
    <w:p w:rsidR="00DE31ED" w:rsidRPr="00AE4C5F" w:rsidRDefault="004E2E45" w:rsidP="006F67BB">
      <w:pPr>
        <w:ind w:left="0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</w:rPr>
        <w:t xml:space="preserve">Lampiran </w:t>
      </w:r>
      <w:r w:rsidR="006C2FF3" w:rsidRPr="00AE4C5F">
        <w:rPr>
          <w:rFonts w:ascii="Times New Roman" w:hAnsi="Times New Roman" w:cs="Times New Roman"/>
          <w:b/>
          <w:sz w:val="24"/>
          <w:szCs w:val="24"/>
          <w:lang w:val="en-ID"/>
        </w:rPr>
        <w:t>8</w:t>
      </w:r>
      <w:r w:rsidR="00DE31ED" w:rsidRPr="00AE4C5F">
        <w:rPr>
          <w:rFonts w:ascii="Times New Roman" w:hAnsi="Times New Roman" w:cs="Times New Roman"/>
          <w:b/>
          <w:sz w:val="24"/>
          <w:szCs w:val="24"/>
          <w:lang w:val="en-ID"/>
        </w:rPr>
        <w:t xml:space="preserve"> </w:t>
      </w:r>
      <w:r w:rsidR="00DE31ED" w:rsidRPr="00AE4C5F">
        <w:rPr>
          <w:rFonts w:ascii="Times New Roman" w:hAnsi="Times New Roman" w:cs="Times New Roman"/>
          <w:i/>
          <w:sz w:val="24"/>
          <w:szCs w:val="24"/>
          <w:lang w:val="en-ID"/>
        </w:rPr>
        <w:t>Back Up</w:t>
      </w:r>
      <w:r w:rsidR="00C376D8" w:rsidRPr="00AE4C5F">
        <w:rPr>
          <w:rFonts w:ascii="Times New Roman" w:hAnsi="Times New Roman" w:cs="Times New Roman"/>
          <w:sz w:val="24"/>
          <w:szCs w:val="24"/>
          <w:lang w:val="en-ID"/>
        </w:rPr>
        <w:t>/</w:t>
      </w:r>
      <w:r w:rsidR="00C376D8" w:rsidRPr="00AE4C5F">
        <w:rPr>
          <w:rFonts w:ascii="Times New Roman" w:hAnsi="Times New Roman" w:cs="Times New Roman"/>
          <w:color w:val="000000"/>
          <w:spacing w:val="-2"/>
          <w:sz w:val="24"/>
          <w:szCs w:val="24"/>
          <w:shd w:val="clear" w:color="auto" w:fill="FFFFFF"/>
        </w:rPr>
        <w:t>Perhitungan Volume Pekerjaan</w:t>
      </w:r>
    </w:p>
    <w:p w:rsidR="00DE31ED" w:rsidRPr="00AE4C5F" w:rsidRDefault="00DE31ED" w:rsidP="006F67BB">
      <w:pPr>
        <w:spacing w:line="276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sz w:val="24"/>
          <w:szCs w:val="24"/>
          <w:lang w:val="en-ID"/>
        </w:rPr>
        <w:lastRenderedPageBreak/>
        <w:t>Kegiatan</w:t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ab/>
      </w:r>
      <w:r w:rsidR="0084773B" w:rsidRPr="00AE4C5F">
        <w:rPr>
          <w:rFonts w:ascii="Times New Roman" w:hAnsi="Times New Roman" w:cs="Times New Roman"/>
          <w:sz w:val="24"/>
          <w:szCs w:val="24"/>
          <w:lang w:val="en-ID"/>
        </w:rPr>
        <w:tab/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>: Pembangunan Drainase</w:t>
      </w:r>
    </w:p>
    <w:p w:rsidR="00DE31ED" w:rsidRPr="00AE4C5F" w:rsidRDefault="00DE31ED" w:rsidP="006F67BB">
      <w:pPr>
        <w:spacing w:line="276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sz w:val="24"/>
          <w:szCs w:val="24"/>
          <w:lang w:val="en-ID"/>
        </w:rPr>
        <w:t>Drainase Desa</w:t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ab/>
      </w:r>
      <w:r w:rsidR="006F67BB" w:rsidRPr="00AE4C5F">
        <w:rPr>
          <w:rFonts w:ascii="Times New Roman" w:hAnsi="Times New Roman" w:cs="Times New Roman"/>
          <w:sz w:val="24"/>
          <w:szCs w:val="24"/>
          <w:lang w:val="en-ID"/>
        </w:rPr>
        <w:tab/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>: Debong Wetan</w:t>
      </w:r>
    </w:p>
    <w:tbl>
      <w:tblPr>
        <w:tblStyle w:val="TableGrid"/>
        <w:tblW w:w="9067" w:type="dxa"/>
        <w:jc w:val="center"/>
        <w:tblInd w:w="0" w:type="dxa"/>
        <w:tblLook w:val="04A0" w:firstRow="1" w:lastRow="0" w:firstColumn="1" w:lastColumn="0" w:noHBand="0" w:noVBand="1"/>
      </w:tblPr>
      <w:tblGrid>
        <w:gridCol w:w="539"/>
        <w:gridCol w:w="4223"/>
        <w:gridCol w:w="3140"/>
        <w:gridCol w:w="1165"/>
      </w:tblGrid>
      <w:tr w:rsidR="00C71A61" w:rsidRPr="00AE4C5F" w:rsidTr="00C71A61">
        <w:trPr>
          <w:jc w:val="center"/>
        </w:trPr>
        <w:tc>
          <w:tcPr>
            <w:tcW w:w="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 w:rsidP="00BF6C4F">
            <w:pPr>
              <w:spacing w:line="240" w:lineRule="auto"/>
              <w:ind w:left="29" w:right="-115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No</w:t>
            </w:r>
          </w:p>
        </w:tc>
        <w:tc>
          <w:tcPr>
            <w:tcW w:w="42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Gambar/Sket</w:t>
            </w: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Uraian Perhitungan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 w:rsidP="003C2AE8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Volume</w:t>
            </w:r>
          </w:p>
        </w:tc>
      </w:tr>
      <w:tr w:rsidR="00C71A61" w:rsidRPr="00AE4C5F" w:rsidTr="00C71A61">
        <w:trPr>
          <w:jc w:val="center"/>
        </w:trPr>
        <w:tc>
          <w:tcPr>
            <w:tcW w:w="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 w:rsidP="00BF6C4F">
            <w:pPr>
              <w:spacing w:line="240" w:lineRule="auto"/>
              <w:ind w:left="-113" w:right="-115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1</w:t>
            </w:r>
          </w:p>
        </w:tc>
        <w:tc>
          <w:tcPr>
            <w:tcW w:w="42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 w:rsidP="0085722B">
            <w:pPr>
              <w:spacing w:line="24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Galian Tanah</w:t>
            </w:r>
            <w:r w:rsidR="0085722B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 </w:t>
            </w:r>
          </w:p>
          <w:p w:rsidR="00BF6C4F" w:rsidRPr="00AE4C5F" w:rsidRDefault="00BF6C4F" w:rsidP="0085722B">
            <w:pPr>
              <w:spacing w:line="24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Panjang = </w:t>
            </w:r>
            <w:r w:rsidR="00082284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2</w:t>
            </w:r>
            <w:r w:rsidR="003C2AE8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00 m</w:t>
            </w:r>
          </w:p>
          <w:p w:rsidR="005D4421" w:rsidRPr="00AE4C5F" w:rsidRDefault="009F6844" w:rsidP="005D4421">
            <w:pPr>
              <w:spacing w:line="240" w:lineRule="auto"/>
              <w:ind w:left="43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>
                  <wp:extent cx="2193859" cy="1548384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GALIAN TANAH.jpg"/>
                          <pic:cNvPicPr/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1780"/>
                          <a:stretch/>
                        </pic:blipFill>
                        <pic:spPr bwMode="auto">
                          <a:xfrm>
                            <a:off x="0" y="0"/>
                            <a:ext cx="2207631" cy="155810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A553D6" w:rsidRPr="00AE4C5F" w:rsidRDefault="00A553D6" w:rsidP="005D4421">
            <w:pPr>
              <w:spacing w:line="240" w:lineRule="auto"/>
              <w:ind w:left="43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E31ED" w:rsidRPr="00AE4C5F" w:rsidRDefault="00DE6DB2" w:rsidP="00382A7B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V = P x L x T</w:t>
            </w:r>
          </w:p>
          <w:p w:rsidR="00DE6DB2" w:rsidRPr="00AE4C5F" w:rsidRDefault="00DE6DB2" w:rsidP="00382A7B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V = </w:t>
            </w:r>
            <w:r w:rsidR="00082284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2</w:t>
            </w:r>
            <w:r w:rsidR="00080D3B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00</w:t>
            </w: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 x 0.30 x 0.40</w:t>
            </w:r>
          </w:p>
          <w:p w:rsidR="00DE6DB2" w:rsidRPr="00AE4C5F" w:rsidRDefault="00DE6DB2" w:rsidP="00F67DD5">
            <w:pPr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82A7B" w:rsidRPr="00AE4C5F" w:rsidRDefault="00382A7B" w:rsidP="00382A7B">
            <w:pPr>
              <w:tabs>
                <w:tab w:val="left" w:pos="416"/>
                <w:tab w:val="center" w:pos="738"/>
              </w:tabs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DE31ED" w:rsidRPr="00AE4C5F" w:rsidRDefault="00082284" w:rsidP="00382A7B">
            <w:pPr>
              <w:tabs>
                <w:tab w:val="left" w:pos="416"/>
                <w:tab w:val="center" w:pos="738"/>
              </w:tabs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24 </w:t>
            </w:r>
            <w:r w:rsidR="00F67DD5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m</w:t>
            </w:r>
            <w:r w:rsidR="00F67DD5" w:rsidRPr="00AE4C5F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ID"/>
              </w:rPr>
              <w:t>3</w:t>
            </w:r>
          </w:p>
        </w:tc>
      </w:tr>
      <w:tr w:rsidR="00C71A61" w:rsidRPr="00AE4C5F" w:rsidTr="00C71A61">
        <w:trPr>
          <w:jc w:val="center"/>
        </w:trPr>
        <w:tc>
          <w:tcPr>
            <w:tcW w:w="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 w:rsidP="00BF6C4F">
            <w:pPr>
              <w:spacing w:line="240" w:lineRule="auto"/>
              <w:ind w:left="-113" w:right="-115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2</w:t>
            </w:r>
          </w:p>
        </w:tc>
        <w:tc>
          <w:tcPr>
            <w:tcW w:w="42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 w:rsidP="0085722B">
            <w:pPr>
              <w:spacing w:line="24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Pasang Batu Belah</w:t>
            </w:r>
          </w:p>
          <w:p w:rsidR="0085722B" w:rsidRPr="00AE4C5F" w:rsidRDefault="0085722B" w:rsidP="0085722B">
            <w:pPr>
              <w:spacing w:line="24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Panjang = </w:t>
            </w:r>
            <w:r w:rsidR="00082284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2</w:t>
            </w: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00 m</w:t>
            </w:r>
          </w:p>
          <w:p w:rsidR="003C2AE8" w:rsidRPr="00AE4C5F" w:rsidRDefault="009F6844" w:rsidP="00082284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>
                  <wp:extent cx="1950720" cy="1560622"/>
                  <wp:effectExtent l="0" t="0" r="0" b="190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batuu belsh.jpg"/>
                          <pic:cNvPicPr/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61398" cy="156916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A553D6" w:rsidRPr="00AE4C5F" w:rsidRDefault="00A553D6" w:rsidP="00082284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E31ED" w:rsidRPr="00AE4C5F" w:rsidRDefault="000D2066" w:rsidP="000D2066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V  = L x T x P</w:t>
            </w:r>
          </w:p>
          <w:p w:rsidR="000D2066" w:rsidRPr="00AE4C5F" w:rsidRDefault="000D2066" w:rsidP="00082284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V  = 0.15 x 0.15 x </w:t>
            </w:r>
            <w:r w:rsidR="00082284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2</w:t>
            </w:r>
            <w:r w:rsidR="00080D3B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00</w:t>
            </w:r>
          </w:p>
          <w:p w:rsidR="00080D3B" w:rsidRPr="00AE4C5F" w:rsidRDefault="00080D3B" w:rsidP="00082284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080D3B" w:rsidRPr="00AE4C5F" w:rsidRDefault="007851F2" w:rsidP="00082284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ID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ID"/>
                      </w:rPr>
                      <m:t>0.15+0.15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ID"/>
                      </w:rPr>
                      <m:t>2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 xml:space="preserve"> x 0.40 x 200 x 2</m:t>
                </m:r>
              </m:oMath>
            </m:oMathPara>
          </w:p>
          <w:p w:rsidR="000D2066" w:rsidRPr="00AE4C5F" w:rsidRDefault="00080D3B" w:rsidP="00082284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  </w:t>
            </w:r>
          </w:p>
          <w:p w:rsidR="00F67DD5" w:rsidRPr="00AE4C5F" w:rsidRDefault="00F67DD5" w:rsidP="00F67DD5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                                     Jumlah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67DD5" w:rsidRPr="00AE4C5F" w:rsidRDefault="00082284" w:rsidP="00082284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4,</w:t>
            </w:r>
            <w:r w:rsidR="00F67DD5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5 m</w:t>
            </w:r>
            <w:r w:rsidR="00F67DD5" w:rsidRPr="00AE4C5F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ID"/>
              </w:rPr>
              <w:t>3</w:t>
            </w:r>
          </w:p>
          <w:p w:rsidR="00F67DD5" w:rsidRPr="00AE4C5F" w:rsidRDefault="00F67DD5" w:rsidP="00082284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F67DD5" w:rsidRPr="00AE4C5F" w:rsidRDefault="00F67DD5" w:rsidP="00082284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F67DD5" w:rsidRPr="00AE4C5F" w:rsidRDefault="00082284" w:rsidP="00082284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24</w:t>
            </w:r>
            <w:r w:rsidR="00F67DD5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 m</w:t>
            </w:r>
            <w:r w:rsidR="00F67DD5" w:rsidRPr="00AE4C5F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ID"/>
              </w:rPr>
              <w:t>3</w:t>
            </w:r>
          </w:p>
          <w:p w:rsidR="00F67DD5" w:rsidRPr="00AE4C5F" w:rsidRDefault="00F67DD5" w:rsidP="00082284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082284" w:rsidRPr="00AE4C5F" w:rsidRDefault="00082284" w:rsidP="00082284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F67DD5" w:rsidRPr="00AE4C5F" w:rsidRDefault="00082284" w:rsidP="00082284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28,5</w:t>
            </w:r>
            <w:r w:rsidR="00F67DD5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 m</w:t>
            </w:r>
            <w:r w:rsidR="00F67DD5" w:rsidRPr="00AE4C5F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ID"/>
              </w:rPr>
              <w:t>3</w:t>
            </w:r>
          </w:p>
        </w:tc>
      </w:tr>
      <w:tr w:rsidR="00C71A61" w:rsidRPr="00AE4C5F" w:rsidTr="00C71A61">
        <w:trPr>
          <w:jc w:val="center"/>
        </w:trPr>
        <w:tc>
          <w:tcPr>
            <w:tcW w:w="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 w:rsidP="00BF6C4F">
            <w:pPr>
              <w:spacing w:line="240" w:lineRule="auto"/>
              <w:ind w:left="-113" w:right="-115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3</w:t>
            </w:r>
          </w:p>
        </w:tc>
        <w:tc>
          <w:tcPr>
            <w:tcW w:w="42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 w:rsidP="00F67DD5">
            <w:pPr>
              <w:spacing w:line="240" w:lineRule="auto"/>
              <w:ind w:left="46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Plesteran </w:t>
            </w:r>
          </w:p>
          <w:p w:rsidR="00082284" w:rsidRPr="00AE4C5F" w:rsidRDefault="00082284" w:rsidP="00082284">
            <w:pPr>
              <w:spacing w:line="240" w:lineRule="auto"/>
              <w:ind w:left="46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Panjang = 200 m</w:t>
            </w:r>
          </w:p>
          <w:p w:rsidR="009F6844" w:rsidRPr="00AE4C5F" w:rsidRDefault="00C71A61" w:rsidP="00082284">
            <w:pPr>
              <w:spacing w:line="240" w:lineRule="auto"/>
              <w:ind w:left="46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>
                  <wp:extent cx="2304288" cy="1843486"/>
                  <wp:effectExtent l="0" t="0" r="1270" b="444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pleeter.jpg"/>
                          <pic:cNvPicPr/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14831" cy="1851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5D4421" w:rsidRPr="00AE4C5F" w:rsidRDefault="005D4421" w:rsidP="00082284">
            <w:pPr>
              <w:spacing w:line="240" w:lineRule="auto"/>
              <w:ind w:left="46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F67DD5" w:rsidRPr="00AE4C5F" w:rsidRDefault="00F67DD5" w:rsidP="00BB0748">
            <w:pPr>
              <w:spacing w:line="240" w:lineRule="auto"/>
              <w:ind w:left="46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84678" w:rsidRPr="00AE4C5F" w:rsidRDefault="00A84678" w:rsidP="00A84678">
            <w:pPr>
              <w:spacing w:line="240" w:lineRule="auto"/>
              <w:ind w:left="2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V = </w:t>
            </w:r>
            <w:r w:rsidR="00C376D8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(</w:t>
            </w: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0,15+0,10) x 200 x 2</w:t>
            </w:r>
          </w:p>
          <w:p w:rsidR="00DE31ED" w:rsidRPr="00AE4C5F" w:rsidRDefault="00C376D8" w:rsidP="00382A7B">
            <w:pPr>
              <w:spacing w:line="240" w:lineRule="auto"/>
              <w:ind w:left="2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 </w:t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7D03" w:rsidRPr="00AE4C5F" w:rsidRDefault="00921B7B" w:rsidP="00847D03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10</w:t>
            </w:r>
            <w:r w:rsidR="00847D03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0 m</w:t>
            </w:r>
            <w:r w:rsidR="00847D03" w:rsidRPr="00AE4C5F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ID"/>
              </w:rPr>
              <w:t>3</w:t>
            </w:r>
          </w:p>
        </w:tc>
      </w:tr>
      <w:tr w:rsidR="00C71A61" w:rsidRPr="00AE4C5F" w:rsidTr="00C71A61">
        <w:trPr>
          <w:jc w:val="center"/>
        </w:trPr>
        <w:tc>
          <w:tcPr>
            <w:tcW w:w="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E31ED" w:rsidRPr="00AE4C5F" w:rsidRDefault="00DE31ED" w:rsidP="00BF6C4F">
            <w:pPr>
              <w:spacing w:line="240" w:lineRule="auto"/>
              <w:ind w:left="-113" w:right="-115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4</w:t>
            </w:r>
          </w:p>
        </w:tc>
        <w:tc>
          <w:tcPr>
            <w:tcW w:w="42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135B3" w:rsidRPr="00AE4C5F" w:rsidRDefault="00D135B3" w:rsidP="00D135B3">
            <w:pPr>
              <w:spacing w:line="240" w:lineRule="auto"/>
              <w:ind w:left="46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Pasangan Batu Kosong</w:t>
            </w:r>
          </w:p>
          <w:p w:rsidR="00C71A61" w:rsidRPr="00AE4C5F" w:rsidRDefault="00C71A61" w:rsidP="00C71A61">
            <w:pPr>
              <w:spacing w:line="240" w:lineRule="auto"/>
              <w:ind w:left="46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lastRenderedPageBreak/>
              <w:t>Panjang = 200 m</w:t>
            </w:r>
          </w:p>
          <w:p w:rsidR="00275ED1" w:rsidRPr="00AE4C5F" w:rsidRDefault="00C71A61" w:rsidP="00082284">
            <w:pPr>
              <w:spacing w:line="240" w:lineRule="auto"/>
              <w:ind w:left="46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>
                  <wp:extent cx="2508173" cy="2006600"/>
                  <wp:effectExtent l="0" t="0" r="6985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batu kosong.jpg"/>
                          <pic:cNvPicPr/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15016" cy="20120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C71A61" w:rsidRPr="00AE4C5F" w:rsidRDefault="00C71A61" w:rsidP="00082284">
            <w:pPr>
              <w:spacing w:line="240" w:lineRule="auto"/>
              <w:ind w:left="46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7D03" w:rsidRPr="00AE4C5F" w:rsidRDefault="00D135B3" w:rsidP="00382A7B">
            <w:pPr>
              <w:spacing w:line="240" w:lineRule="auto"/>
              <w:ind w:left="2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lastRenderedPageBreak/>
              <w:t xml:space="preserve">V = P x L x Tebal </w:t>
            </w:r>
          </w:p>
          <w:p w:rsidR="00382A7B" w:rsidRPr="00AE4C5F" w:rsidRDefault="00382A7B" w:rsidP="00382A7B">
            <w:pPr>
              <w:spacing w:line="240" w:lineRule="auto"/>
              <w:ind w:left="2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lastRenderedPageBreak/>
              <w:t>V = 200 x 0.30 x 0.15</w:t>
            </w:r>
          </w:p>
          <w:p w:rsidR="00382A7B" w:rsidRPr="00AE4C5F" w:rsidRDefault="00382A7B" w:rsidP="00382A7B">
            <w:pPr>
              <w:spacing w:line="240" w:lineRule="auto"/>
              <w:ind w:left="2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D135B3" w:rsidRPr="00AE4C5F" w:rsidRDefault="00D135B3" w:rsidP="00D135B3">
            <w:pPr>
              <w:spacing w:line="240" w:lineRule="auto"/>
              <w:ind w:left="2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D135B3" w:rsidRPr="00AE4C5F" w:rsidRDefault="00D135B3" w:rsidP="00D135B3">
            <w:pPr>
              <w:spacing w:line="240" w:lineRule="auto"/>
              <w:ind w:left="2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E31ED" w:rsidRPr="00AE4C5F" w:rsidRDefault="00DE31ED" w:rsidP="00382A7B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382A7B" w:rsidRPr="00AE4C5F" w:rsidRDefault="00382A7B" w:rsidP="00382A7B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lastRenderedPageBreak/>
              <w:t>9 m</w:t>
            </w:r>
            <w:r w:rsidRPr="00AE4C5F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ID"/>
              </w:rPr>
              <w:t>3</w:t>
            </w:r>
          </w:p>
          <w:p w:rsidR="00382A7B" w:rsidRPr="00AE4C5F" w:rsidRDefault="00382A7B" w:rsidP="00382A7B">
            <w:pPr>
              <w:spacing w:line="24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  <w:tr w:rsidR="00C71A61" w:rsidRPr="00AE4C5F" w:rsidTr="00C71A61">
        <w:trPr>
          <w:jc w:val="center"/>
        </w:trPr>
        <w:tc>
          <w:tcPr>
            <w:tcW w:w="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F635E" w:rsidRPr="00AE4C5F" w:rsidRDefault="00CF635E" w:rsidP="00BF6C4F">
            <w:pPr>
              <w:spacing w:line="240" w:lineRule="auto"/>
              <w:ind w:left="-113" w:right="-115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lastRenderedPageBreak/>
              <w:t>5</w:t>
            </w:r>
          </w:p>
        </w:tc>
        <w:tc>
          <w:tcPr>
            <w:tcW w:w="42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F635E" w:rsidRPr="00AE4C5F" w:rsidRDefault="00CF635E" w:rsidP="00CF635E">
            <w:pPr>
              <w:spacing w:line="240" w:lineRule="auto"/>
              <w:ind w:left="46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Urugan </w:t>
            </w:r>
            <w:r w:rsidR="00082284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Pasir</w:t>
            </w:r>
          </w:p>
          <w:p w:rsidR="00C71A61" w:rsidRPr="00AE4C5F" w:rsidRDefault="00C71A61" w:rsidP="00C71A61">
            <w:pPr>
              <w:spacing w:line="240" w:lineRule="auto"/>
              <w:ind w:left="46"/>
              <w:jc w:val="both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Panjang = 200 m</w:t>
            </w:r>
          </w:p>
          <w:p w:rsidR="00C71A61" w:rsidRPr="00AE4C5F" w:rsidRDefault="00C71A61" w:rsidP="00082284">
            <w:pPr>
              <w:spacing w:line="240" w:lineRule="auto"/>
              <w:ind w:left="46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</w:p>
          <w:p w:rsidR="00C71A61" w:rsidRPr="00AE4C5F" w:rsidRDefault="00C71A61" w:rsidP="00082284">
            <w:pPr>
              <w:spacing w:line="240" w:lineRule="auto"/>
              <w:ind w:left="46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  <w:r w:rsidRPr="00AE4C5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6AD457DF" wp14:editId="6F3BEA90">
                  <wp:extent cx="2420130" cy="1936164"/>
                  <wp:effectExtent l="0" t="0" r="0" b="6985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uurug.jpg"/>
                          <pic:cNvPicPr/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24740" cy="19398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CF635E" w:rsidRPr="00AE4C5F" w:rsidRDefault="00CF635E" w:rsidP="00082284">
            <w:pPr>
              <w:spacing w:line="240" w:lineRule="auto"/>
              <w:ind w:left="46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3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82284" w:rsidRPr="00AE4C5F" w:rsidRDefault="00082284" w:rsidP="00082284">
            <w:pPr>
              <w:spacing w:line="240" w:lineRule="auto"/>
              <w:ind w:left="2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V </w:t>
            </w:r>
            <w:r w:rsidR="008B414A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 xml:space="preserve">= P x L x T </w:t>
            </w:r>
          </w:p>
          <w:p w:rsidR="00082284" w:rsidRPr="00AE4C5F" w:rsidRDefault="00082284" w:rsidP="00082284">
            <w:pPr>
              <w:spacing w:line="240" w:lineRule="auto"/>
              <w:ind w:left="2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V = 200 x 0.30 x 0.</w:t>
            </w:r>
            <w:r w:rsidR="008B414A"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0</w:t>
            </w: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5</w:t>
            </w:r>
          </w:p>
          <w:p w:rsidR="008B414A" w:rsidRPr="00AE4C5F" w:rsidRDefault="008B414A" w:rsidP="00382A7B">
            <w:pPr>
              <w:spacing w:line="240" w:lineRule="auto"/>
              <w:ind w:left="2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CF635E" w:rsidRPr="00AE4C5F" w:rsidRDefault="008B414A" w:rsidP="008B414A">
            <w:pPr>
              <w:tabs>
                <w:tab w:val="left" w:pos="2160"/>
              </w:tabs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ab/>
            </w:r>
          </w:p>
        </w:tc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F635E" w:rsidRPr="00AE4C5F" w:rsidRDefault="00CF635E" w:rsidP="00082284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  <w:p w:rsidR="00082284" w:rsidRPr="00AE4C5F" w:rsidRDefault="00082284" w:rsidP="00082284">
            <w:pPr>
              <w:spacing w:line="24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  <w:r w:rsidRPr="00AE4C5F">
              <w:rPr>
                <w:rFonts w:ascii="Times New Roman" w:hAnsi="Times New Roman" w:cs="Times New Roman"/>
                <w:sz w:val="24"/>
                <w:szCs w:val="24"/>
                <w:lang w:val="en-ID"/>
              </w:rPr>
              <w:t>3 m</w:t>
            </w:r>
            <w:r w:rsidRPr="00AE4C5F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ID"/>
              </w:rPr>
              <w:t>3</w:t>
            </w:r>
          </w:p>
        </w:tc>
      </w:tr>
    </w:tbl>
    <w:p w:rsidR="00203E36" w:rsidRPr="00AE4C5F" w:rsidRDefault="00203E36" w:rsidP="004E2E45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03E36" w:rsidRPr="00AE4C5F" w:rsidRDefault="00203E36" w:rsidP="004E2E45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D4421" w:rsidRPr="00AE4C5F" w:rsidRDefault="005D4421" w:rsidP="004E2E45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D4421" w:rsidRPr="00AE4C5F" w:rsidRDefault="005D4421" w:rsidP="004E2E45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D4421" w:rsidRPr="00AE4C5F" w:rsidRDefault="005D4421" w:rsidP="004E2E45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D4421" w:rsidRPr="00AE4C5F" w:rsidRDefault="005D4421" w:rsidP="004E2E45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D4421" w:rsidRPr="00AE4C5F" w:rsidRDefault="005D4421" w:rsidP="004E2E45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03E36" w:rsidRPr="00AE4C5F" w:rsidRDefault="00203E36" w:rsidP="004E2E45">
      <w:pPr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E31ED" w:rsidRPr="00AE4C5F" w:rsidRDefault="004E2E45" w:rsidP="004E2E45">
      <w:pPr>
        <w:ind w:left="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</w:rPr>
        <w:t xml:space="preserve">Lampiran </w:t>
      </w:r>
      <w:r w:rsidR="00EB4DA0" w:rsidRPr="00AE4C5F">
        <w:rPr>
          <w:rFonts w:ascii="Times New Roman" w:hAnsi="Times New Roman" w:cs="Times New Roman"/>
          <w:b/>
          <w:sz w:val="24"/>
          <w:szCs w:val="24"/>
          <w:lang w:val="en-ID"/>
        </w:rPr>
        <w:t>9</w:t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 Daftar Harga </w:t>
      </w:r>
      <w:r w:rsidR="00107122"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Satuan </w:t>
      </w:r>
      <w:r w:rsidR="005D4421"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Tenaga </w:t>
      </w:r>
      <w:r w:rsidR="00107122" w:rsidRPr="00AE4C5F">
        <w:rPr>
          <w:rFonts w:ascii="Times New Roman" w:hAnsi="Times New Roman" w:cs="Times New Roman"/>
          <w:sz w:val="24"/>
          <w:szCs w:val="24"/>
          <w:lang w:val="en-ID"/>
        </w:rPr>
        <w:t>dan Bahan</w:t>
      </w:r>
    </w:p>
    <w:tbl>
      <w:tblPr>
        <w:tblW w:w="8789" w:type="dxa"/>
        <w:tblLook w:val="04A0" w:firstRow="1" w:lastRow="0" w:firstColumn="1" w:lastColumn="0" w:noHBand="0" w:noVBand="1"/>
      </w:tblPr>
      <w:tblGrid>
        <w:gridCol w:w="700"/>
        <w:gridCol w:w="2304"/>
        <w:gridCol w:w="402"/>
        <w:gridCol w:w="801"/>
        <w:gridCol w:w="398"/>
        <w:gridCol w:w="3913"/>
        <w:gridCol w:w="284"/>
      </w:tblGrid>
      <w:tr w:rsidR="00107122" w:rsidRPr="00AE4C5F" w:rsidTr="00107122">
        <w:trPr>
          <w:trHeight w:val="315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KEGIATAN</w:t>
            </w:r>
          </w:p>
        </w:tc>
        <w:tc>
          <w:tcPr>
            <w:tcW w:w="53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: Pembangunan Drainase</w:t>
            </w:r>
          </w:p>
        </w:tc>
      </w:tr>
      <w:tr w:rsidR="00107122" w:rsidRPr="00AE4C5F" w:rsidTr="00107122">
        <w:trPr>
          <w:trHeight w:val="315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EKERJAAN</w:t>
            </w:r>
          </w:p>
        </w:tc>
        <w:tc>
          <w:tcPr>
            <w:tcW w:w="53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: Perencanaan Drainase</w:t>
            </w:r>
          </w:p>
        </w:tc>
      </w:tr>
      <w:tr w:rsidR="00107122" w:rsidRPr="00AE4C5F" w:rsidTr="00107122">
        <w:trPr>
          <w:trHeight w:val="315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LOKASI</w:t>
            </w:r>
          </w:p>
        </w:tc>
        <w:tc>
          <w:tcPr>
            <w:tcW w:w="538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: Desa Debong Wetan Kec. Dukuhturi, Kab. Tegal</w:t>
            </w:r>
          </w:p>
        </w:tc>
      </w:tr>
      <w:tr w:rsidR="00107122" w:rsidRPr="00AE4C5F" w:rsidTr="00107122">
        <w:trPr>
          <w:trHeight w:val="315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AHUN ANGGARAN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: 2023</w:t>
            </w:r>
          </w:p>
        </w:tc>
        <w:tc>
          <w:tcPr>
            <w:tcW w:w="41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07122" w:rsidRPr="00AE4C5F" w:rsidTr="00107122">
        <w:trPr>
          <w:gridAfter w:val="1"/>
          <w:wAfter w:w="284" w:type="dxa"/>
          <w:trHeight w:val="315"/>
        </w:trPr>
        <w:tc>
          <w:tcPr>
            <w:tcW w:w="850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5D442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DAFTAR HARGA SATUAN </w:t>
            </w:r>
            <w:r w:rsidR="005D4421"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TENAGA</w:t>
            </w:r>
          </w:p>
        </w:tc>
      </w:tr>
      <w:tr w:rsidR="00107122" w:rsidRPr="00AE4C5F" w:rsidTr="00107122">
        <w:trPr>
          <w:gridAfter w:val="1"/>
          <w:wAfter w:w="284" w:type="dxa"/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NO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URAIAN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ATUAN</w:t>
            </w:r>
          </w:p>
        </w:tc>
        <w:tc>
          <w:tcPr>
            <w:tcW w:w="431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HARGA SATUAN (Rp.)</w:t>
            </w:r>
          </w:p>
        </w:tc>
      </w:tr>
      <w:tr w:rsidR="00107122" w:rsidRPr="00AE4C5F" w:rsidTr="00107122">
        <w:trPr>
          <w:gridAfter w:val="1"/>
          <w:wAfter w:w="284" w:type="dxa"/>
          <w:trHeight w:val="36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07122" w:rsidRPr="00AE4C5F" w:rsidRDefault="00107122" w:rsidP="00107122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Pekerja 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07122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OK</w:t>
            </w:r>
          </w:p>
        </w:tc>
        <w:tc>
          <w:tcPr>
            <w:tcW w:w="431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07122" w:rsidRPr="00AE4C5F" w:rsidRDefault="00B80F10" w:rsidP="00107122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0</w:t>
            </w:r>
            <w:r w:rsidR="00107122"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</w:t>
            </w:r>
            <w:r w:rsidR="00107122"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0,00</w:t>
            </w:r>
          </w:p>
        </w:tc>
      </w:tr>
      <w:tr w:rsidR="0028079E" w:rsidRPr="00AE4C5F" w:rsidTr="00107122">
        <w:trPr>
          <w:gridAfter w:val="1"/>
          <w:wAfter w:w="284" w:type="dxa"/>
          <w:trHeight w:val="36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Mandor 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OK</w:t>
            </w:r>
          </w:p>
        </w:tc>
        <w:tc>
          <w:tcPr>
            <w:tcW w:w="431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5.000,00</w:t>
            </w:r>
          </w:p>
        </w:tc>
      </w:tr>
      <w:tr w:rsidR="0028079E" w:rsidRPr="00AE4C5F" w:rsidTr="00107122">
        <w:trPr>
          <w:gridAfter w:val="1"/>
          <w:wAfter w:w="284" w:type="dxa"/>
          <w:trHeight w:val="36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Tukang  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OK</w:t>
            </w:r>
          </w:p>
        </w:tc>
        <w:tc>
          <w:tcPr>
            <w:tcW w:w="431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0.000,00</w:t>
            </w:r>
          </w:p>
        </w:tc>
      </w:tr>
      <w:tr w:rsidR="0028079E" w:rsidRPr="00AE4C5F" w:rsidTr="00107122">
        <w:trPr>
          <w:gridAfter w:val="1"/>
          <w:wAfter w:w="284" w:type="dxa"/>
          <w:trHeight w:val="360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9F45F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Kepala Tukang 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OK</w:t>
            </w:r>
          </w:p>
        </w:tc>
        <w:tc>
          <w:tcPr>
            <w:tcW w:w="431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5.000,00</w:t>
            </w:r>
          </w:p>
        </w:tc>
      </w:tr>
      <w:tr w:rsidR="0028079E" w:rsidRPr="00AE4C5F" w:rsidTr="00107122">
        <w:trPr>
          <w:gridAfter w:val="1"/>
          <w:wAfter w:w="284" w:type="dxa"/>
          <w:trHeight w:val="315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3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8079E" w:rsidRPr="00AE4C5F" w:rsidTr="00107122">
        <w:trPr>
          <w:gridAfter w:val="1"/>
          <w:wAfter w:w="284" w:type="dxa"/>
          <w:trHeight w:val="315"/>
        </w:trPr>
        <w:tc>
          <w:tcPr>
            <w:tcW w:w="850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28079E" w:rsidRPr="00AE4C5F" w:rsidRDefault="005D4421" w:rsidP="005D442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DAFTAR HARGA SATUAN BAHAN </w:t>
            </w:r>
          </w:p>
        </w:tc>
      </w:tr>
      <w:tr w:rsidR="0028079E" w:rsidRPr="00AE4C5F" w:rsidTr="00107122">
        <w:trPr>
          <w:gridAfter w:val="1"/>
          <w:wAfter w:w="284" w:type="dxa"/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URAIAN 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SAT.</w:t>
            </w:r>
          </w:p>
        </w:tc>
        <w:tc>
          <w:tcPr>
            <w:tcW w:w="431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HARGA SAT. (Rp.)</w:t>
            </w:r>
          </w:p>
        </w:tc>
      </w:tr>
      <w:tr w:rsidR="0028079E" w:rsidRPr="00AE4C5F" w:rsidTr="00107122">
        <w:trPr>
          <w:gridAfter w:val="1"/>
          <w:wAfter w:w="284" w:type="dxa"/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9F45F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emen (50 Kg)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zak</w:t>
            </w:r>
          </w:p>
        </w:tc>
        <w:tc>
          <w:tcPr>
            <w:tcW w:w="431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0.000</w:t>
            </w:r>
          </w:p>
        </w:tc>
      </w:tr>
      <w:tr w:rsidR="0028079E" w:rsidRPr="00AE4C5F" w:rsidTr="00107122">
        <w:trPr>
          <w:gridAfter w:val="1"/>
          <w:wAfter w:w="284" w:type="dxa"/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9F45F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asir Beton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</w:t>
            </w: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431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20.000</w:t>
            </w:r>
          </w:p>
        </w:tc>
      </w:tr>
      <w:tr w:rsidR="009F45FE" w:rsidRPr="00AE4C5F" w:rsidTr="00107122">
        <w:trPr>
          <w:gridAfter w:val="1"/>
          <w:wAfter w:w="284" w:type="dxa"/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F45FE" w:rsidRPr="00AE4C5F" w:rsidRDefault="009F45F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F45FE" w:rsidRPr="00AE4C5F" w:rsidRDefault="009F45F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asir Urug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F45FE" w:rsidRPr="00AE4C5F" w:rsidRDefault="009F45F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</w:t>
            </w: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431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9F45FE" w:rsidRPr="00AE4C5F" w:rsidRDefault="009F45F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50.000</w:t>
            </w:r>
          </w:p>
        </w:tc>
      </w:tr>
      <w:tr w:rsidR="0028079E" w:rsidRPr="00AE4C5F" w:rsidTr="00107122">
        <w:trPr>
          <w:gridAfter w:val="1"/>
          <w:wAfter w:w="284" w:type="dxa"/>
          <w:trHeight w:val="315"/>
        </w:trPr>
        <w:tc>
          <w:tcPr>
            <w:tcW w:w="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9F45F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atu Belah 10/15</w:t>
            </w:r>
          </w:p>
        </w:tc>
        <w:tc>
          <w:tcPr>
            <w:tcW w:w="1190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9F45F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</w:t>
            </w: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431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50.000</w:t>
            </w:r>
          </w:p>
        </w:tc>
      </w:tr>
    </w:tbl>
    <w:p w:rsidR="00D135B3" w:rsidRPr="00AE4C5F" w:rsidRDefault="00D135B3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2A298B" w:rsidRPr="00AE4C5F" w:rsidRDefault="002A298B">
      <w:pPr>
        <w:rPr>
          <w:rFonts w:ascii="Times New Roman" w:hAnsi="Times New Roman" w:cs="Times New Roman"/>
          <w:sz w:val="24"/>
          <w:szCs w:val="24"/>
        </w:rPr>
      </w:pPr>
    </w:p>
    <w:p w:rsidR="0028079E" w:rsidRPr="00AE4C5F" w:rsidRDefault="006C2FF3" w:rsidP="0028079E">
      <w:pPr>
        <w:ind w:left="0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t xml:space="preserve">Lampiran 10 </w:t>
      </w:r>
      <w:r w:rsidR="0028079E"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Analisa </w:t>
      </w:r>
    </w:p>
    <w:tbl>
      <w:tblPr>
        <w:tblW w:w="9350" w:type="dxa"/>
        <w:tblLook w:val="04A0" w:firstRow="1" w:lastRow="0" w:firstColumn="1" w:lastColumn="0" w:noHBand="0" w:noVBand="1"/>
      </w:tblPr>
      <w:tblGrid>
        <w:gridCol w:w="576"/>
        <w:gridCol w:w="1829"/>
        <w:gridCol w:w="1203"/>
        <w:gridCol w:w="1617"/>
        <w:gridCol w:w="1914"/>
        <w:gridCol w:w="2211"/>
      </w:tblGrid>
      <w:tr w:rsidR="0028079E" w:rsidRPr="00AE4C5F" w:rsidTr="0028079E">
        <w:trPr>
          <w:trHeight w:val="315"/>
        </w:trPr>
        <w:tc>
          <w:tcPr>
            <w:tcW w:w="935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lastRenderedPageBreak/>
              <w:t>KEBUTUHAN TENAGA UNTUK PEKERJAAN GALIAN</w:t>
            </w:r>
          </w:p>
        </w:tc>
      </w:tr>
      <w:tr w:rsidR="0028079E" w:rsidRPr="00AE4C5F" w:rsidTr="0028079E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 w:right="-249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URAIAN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SATUAN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KOEFESIEN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VOLUME 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UMLAH TENAGA (HOK)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ekerja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75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ndor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25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</w:t>
            </w:r>
          </w:p>
        </w:tc>
      </w:tr>
      <w:tr w:rsidR="0028079E" w:rsidRPr="00AE4C5F" w:rsidTr="0028079E">
        <w:trPr>
          <w:trHeight w:val="300"/>
        </w:trPr>
        <w:tc>
          <w:tcPr>
            <w:tcW w:w="24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-113" w:right="-462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nalisa SNI 2835-2008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8079E" w:rsidRPr="00AE4C5F" w:rsidTr="0028079E">
        <w:trPr>
          <w:trHeight w:val="315"/>
        </w:trPr>
        <w:tc>
          <w:tcPr>
            <w:tcW w:w="935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ANALISA PEKERJAAN URUGAN PASIR </w:t>
            </w:r>
          </w:p>
        </w:tc>
      </w:tr>
      <w:tr w:rsidR="0028079E" w:rsidRPr="00AE4C5F" w:rsidTr="0028079E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URAIAN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SATUAN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KOEFESIEN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VOLUME 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UMLAH TENAGA (HOK)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ekerja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0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90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ukan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5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45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epala Tukan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15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45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ndor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15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45</w:t>
            </w:r>
          </w:p>
        </w:tc>
      </w:tr>
      <w:tr w:rsidR="0028079E" w:rsidRPr="00AE4C5F" w:rsidTr="00203E36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9F45F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asir Uru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8079E" w:rsidRPr="00AE4C5F" w:rsidRDefault="0028079E" w:rsidP="009F45FE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</w:t>
            </w: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432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9F45F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296</w:t>
            </w:r>
          </w:p>
        </w:tc>
      </w:tr>
      <w:tr w:rsidR="0028079E" w:rsidRPr="00AE4C5F" w:rsidTr="0028079E">
        <w:trPr>
          <w:trHeight w:val="315"/>
        </w:trPr>
        <w:tc>
          <w:tcPr>
            <w:tcW w:w="935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ANALISA PEKERJAAN PASANGAN BATU BELAH</w:t>
            </w:r>
          </w:p>
        </w:tc>
      </w:tr>
      <w:tr w:rsidR="0028079E" w:rsidRPr="00AE4C5F" w:rsidTr="0028079E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URAIAN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SATUAN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KOEFESIEN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VOLUME GALIAN 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UMLAH TENAGA (HOK)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ekerja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50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,5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,75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ukan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75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,5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,375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epala Tukan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75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,5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,1375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ndor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75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,5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,1375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emen (Kg)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a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,26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,5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2,91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asir Beton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</w:t>
            </w: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2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,5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,82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atu belah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</w:t>
            </w: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16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200</w:t>
            </w: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,5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,200</w:t>
            </w:r>
          </w:p>
        </w:tc>
      </w:tr>
      <w:tr w:rsidR="0028079E" w:rsidRPr="00AE4C5F" w:rsidTr="0028079E">
        <w:trPr>
          <w:trHeight w:val="315"/>
        </w:trPr>
        <w:tc>
          <w:tcPr>
            <w:tcW w:w="935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ANALISA PEKERJAAN PASANGAN BATU KOSONG</w:t>
            </w:r>
          </w:p>
        </w:tc>
      </w:tr>
      <w:tr w:rsidR="0028079E" w:rsidRPr="00AE4C5F" w:rsidTr="0028079E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URAIAN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SATUAN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KOEFESIEN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VOLUME GALIAN 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UMLAH TENAGA (HOK)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ekerja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50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,5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ukan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75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,75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epala Tukan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75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75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ndor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75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75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emen (Kg)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a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,26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,34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asir Beton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</w:t>
            </w: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2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,68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atu koson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</w:t>
            </w: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20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,8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  <w:p w:rsidR="002A298B" w:rsidRPr="00AE4C5F" w:rsidRDefault="002A298B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8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28079E" w:rsidRPr="00AE4C5F" w:rsidTr="0028079E">
        <w:trPr>
          <w:trHeight w:val="315"/>
        </w:trPr>
        <w:tc>
          <w:tcPr>
            <w:tcW w:w="935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ANALISA PEKERJAAN PLESTERAN</w:t>
            </w:r>
          </w:p>
        </w:tc>
      </w:tr>
      <w:tr w:rsidR="0028079E" w:rsidRPr="00AE4C5F" w:rsidTr="0028079E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lastRenderedPageBreak/>
              <w:t>NO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URAIAN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SATUAN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KOEFESIEN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VOLUME  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UMLAH TENAGA (HOK)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ekerja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0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,0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ukan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5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,00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epala Tukan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15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50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ndor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015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5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emen (Kg)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ak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,26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6,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asir Beton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3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2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,0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atu kosong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3</w:t>
            </w:r>
          </w:p>
        </w:tc>
        <w:tc>
          <w:tcPr>
            <w:tcW w:w="16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200</w:t>
            </w:r>
          </w:p>
        </w:tc>
        <w:tc>
          <w:tcPr>
            <w:tcW w:w="19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0,0</w:t>
            </w:r>
          </w:p>
        </w:tc>
      </w:tr>
      <w:tr w:rsidR="0028079E" w:rsidRPr="00AE4C5F" w:rsidTr="0028079E">
        <w:trPr>
          <w:trHeight w:val="300"/>
        </w:trPr>
        <w:tc>
          <w:tcPr>
            <w:tcW w:w="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8079E" w:rsidRPr="00AE4C5F" w:rsidRDefault="0028079E" w:rsidP="0028079E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28079E" w:rsidRPr="00AE4C5F" w:rsidRDefault="0028079E">
      <w:pPr>
        <w:rPr>
          <w:rFonts w:ascii="Times New Roman" w:hAnsi="Times New Roman" w:cs="Times New Roman"/>
          <w:b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</w:rPr>
        <w:t xml:space="preserve">Lampiran </w:t>
      </w:r>
      <w:r w:rsidR="0028079E" w:rsidRPr="00AE4C5F">
        <w:rPr>
          <w:rFonts w:ascii="Times New Roman" w:hAnsi="Times New Roman" w:cs="Times New Roman"/>
          <w:b/>
          <w:sz w:val="24"/>
          <w:szCs w:val="24"/>
          <w:lang w:val="en-ID"/>
        </w:rPr>
        <w:t>11</w:t>
      </w: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t xml:space="preserve"> </w:t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>Rencana Anggaran Biaya (RAB)</w:t>
      </w:r>
    </w:p>
    <w:tbl>
      <w:tblPr>
        <w:tblW w:w="10953" w:type="dxa"/>
        <w:tblInd w:w="-1423" w:type="dxa"/>
        <w:tblLook w:val="04A0" w:firstRow="1" w:lastRow="0" w:firstColumn="1" w:lastColumn="0" w:noHBand="0" w:noVBand="1"/>
      </w:tblPr>
      <w:tblGrid>
        <w:gridCol w:w="576"/>
        <w:gridCol w:w="1985"/>
        <w:gridCol w:w="1276"/>
        <w:gridCol w:w="1296"/>
        <w:gridCol w:w="2693"/>
        <w:gridCol w:w="3136"/>
      </w:tblGrid>
      <w:tr w:rsidR="00800DE1" w:rsidRPr="00AE4C5F" w:rsidTr="00800DE1">
        <w:trPr>
          <w:trHeight w:val="281"/>
        </w:trPr>
        <w:tc>
          <w:tcPr>
            <w:tcW w:w="10953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lastRenderedPageBreak/>
              <w:t>RENCANA ANGGARAN BIAYA (RAB)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BAHAN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SATUAN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VOLUME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HARGA SATUAN (Rp.)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JUMLAH HARGA</w:t>
            </w:r>
          </w:p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(Rp)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 </w:t>
            </w:r>
          </w:p>
        </w:tc>
        <w:tc>
          <w:tcPr>
            <w:tcW w:w="725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UPAH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 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Pekerja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HOK 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5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Rp                        80.000 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  8.412.000 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Mandor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HOK 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Rp                      105.000 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     520.538 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Tukang 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HOK 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Rp                      100.000 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  4.357.500 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Kepala Tukang 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HOK 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Rp                      105.000 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     457.538 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725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UMLAH BIAYA UPAH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13.747.575 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725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AHAN</w:t>
            </w:r>
          </w:p>
        </w:tc>
        <w:tc>
          <w:tcPr>
            <w:tcW w:w="31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/>
              </w:rPr>
              <w:t> 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emen (50 Kg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zak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8,25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Rp                        80.000 </w:t>
            </w:r>
          </w:p>
        </w:tc>
        <w:tc>
          <w:tcPr>
            <w:tcW w:w="31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35.860.000 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asir Beton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,5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Rp                      120.000 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  8.580.000 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asir Uru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296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150.000 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     194.400 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atu Belah 10/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,2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Rp                      250.000 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  8.550.000 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atu Koson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,80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190.000 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  2.052.000 </w:t>
            </w:r>
          </w:p>
        </w:tc>
      </w:tr>
      <w:tr w:rsidR="00800DE1" w:rsidRPr="00AE4C5F" w:rsidTr="00800DE1">
        <w:trPr>
          <w:trHeight w:val="281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725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UMLAH BIAYA BAHAN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55.236.400 </w:t>
            </w:r>
          </w:p>
        </w:tc>
      </w:tr>
      <w:tr w:rsidR="00800DE1" w:rsidRPr="00AE4C5F" w:rsidTr="00800DE1">
        <w:trPr>
          <w:trHeight w:val="281"/>
        </w:trPr>
        <w:tc>
          <w:tcPr>
            <w:tcW w:w="7817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TOTAL BIAYA SALURAN DRAINASE 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Rp                        68.983.975 </w:t>
            </w:r>
          </w:p>
        </w:tc>
      </w:tr>
      <w:tr w:rsidR="00800DE1" w:rsidRPr="00AE4C5F" w:rsidTr="00800DE1">
        <w:trPr>
          <w:trHeight w:val="281"/>
        </w:trPr>
        <w:tc>
          <w:tcPr>
            <w:tcW w:w="7817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PEMBULATAN</w:t>
            </w:r>
          </w:p>
        </w:tc>
        <w:tc>
          <w:tcPr>
            <w:tcW w:w="3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0DE1" w:rsidRPr="00AE4C5F" w:rsidRDefault="00800DE1" w:rsidP="00800DE1">
            <w:pPr>
              <w:spacing w:line="240" w:lineRule="auto"/>
              <w:ind w:left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E4C5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 Rp                       68.984.000 </w:t>
            </w:r>
          </w:p>
        </w:tc>
      </w:tr>
    </w:tbl>
    <w:p w:rsidR="001325E5" w:rsidRPr="00AE4C5F" w:rsidRDefault="001325E5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107122" w:rsidRPr="00AE4C5F" w:rsidRDefault="00107122">
      <w:pPr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107122" w:rsidRPr="00AE4C5F" w:rsidRDefault="00107122">
      <w:pPr>
        <w:rPr>
          <w:rFonts w:ascii="Times New Roman" w:hAnsi="Times New Roman" w:cs="Times New Roman"/>
          <w:sz w:val="24"/>
          <w:szCs w:val="24"/>
        </w:rPr>
      </w:pPr>
    </w:p>
    <w:p w:rsidR="00765554" w:rsidRPr="00AE4C5F" w:rsidRDefault="00765554">
      <w:pPr>
        <w:rPr>
          <w:rFonts w:ascii="Times New Roman" w:hAnsi="Times New Roman" w:cs="Times New Roman"/>
          <w:sz w:val="24"/>
          <w:szCs w:val="24"/>
        </w:rPr>
      </w:pPr>
    </w:p>
    <w:p w:rsidR="00765554" w:rsidRPr="00AE4C5F" w:rsidRDefault="00765554">
      <w:pPr>
        <w:rPr>
          <w:rFonts w:ascii="Times New Roman" w:hAnsi="Times New Roman" w:cs="Times New Roman"/>
          <w:sz w:val="24"/>
          <w:szCs w:val="24"/>
        </w:rPr>
      </w:pPr>
    </w:p>
    <w:p w:rsidR="00765554" w:rsidRPr="00AE4C5F" w:rsidRDefault="00765554">
      <w:pPr>
        <w:rPr>
          <w:rFonts w:ascii="Times New Roman" w:hAnsi="Times New Roman" w:cs="Times New Roman"/>
          <w:sz w:val="24"/>
          <w:szCs w:val="24"/>
        </w:rPr>
      </w:pPr>
    </w:p>
    <w:p w:rsidR="00765554" w:rsidRPr="00AE4C5F" w:rsidRDefault="00765554">
      <w:pPr>
        <w:rPr>
          <w:rFonts w:ascii="Times New Roman" w:hAnsi="Times New Roman" w:cs="Times New Roman"/>
          <w:sz w:val="24"/>
          <w:szCs w:val="24"/>
        </w:rPr>
      </w:pPr>
    </w:p>
    <w:p w:rsidR="00765554" w:rsidRPr="00AE4C5F" w:rsidRDefault="00765554">
      <w:pPr>
        <w:rPr>
          <w:rFonts w:ascii="Times New Roman" w:hAnsi="Times New Roman" w:cs="Times New Roman"/>
          <w:sz w:val="24"/>
          <w:szCs w:val="24"/>
        </w:rPr>
      </w:pPr>
    </w:p>
    <w:p w:rsidR="00765554" w:rsidRPr="00AE4C5F" w:rsidRDefault="00765554">
      <w:pPr>
        <w:rPr>
          <w:rFonts w:ascii="Times New Roman" w:hAnsi="Times New Roman" w:cs="Times New Roman"/>
          <w:sz w:val="24"/>
          <w:szCs w:val="24"/>
        </w:rPr>
      </w:pPr>
    </w:p>
    <w:p w:rsidR="00765554" w:rsidRPr="00AE4C5F" w:rsidRDefault="00765554">
      <w:pPr>
        <w:rPr>
          <w:rFonts w:ascii="Times New Roman" w:hAnsi="Times New Roman" w:cs="Times New Roman"/>
          <w:sz w:val="24"/>
          <w:szCs w:val="24"/>
        </w:rPr>
        <w:sectPr w:rsidR="00765554" w:rsidRPr="00AE4C5F" w:rsidSect="00A62F42">
          <w:pgSz w:w="12240" w:h="15840"/>
          <w:pgMar w:top="2268" w:right="1701" w:bottom="1701" w:left="2268" w:header="708" w:footer="708" w:gutter="0"/>
          <w:cols w:space="708"/>
          <w:docGrid w:linePitch="360"/>
        </w:sectPr>
      </w:pPr>
    </w:p>
    <w:p w:rsidR="00765554" w:rsidRPr="00AE4C5F" w:rsidRDefault="00765554" w:rsidP="00765554">
      <w:pPr>
        <w:ind w:left="-993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Lampiran 12</w:t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 Data Curah Hujan 2013  </w:t>
      </w:r>
    </w:p>
    <w:p w:rsidR="00765554" w:rsidRPr="00AE4C5F" w:rsidRDefault="00C87C42" w:rsidP="00765554">
      <w:pPr>
        <w:ind w:left="-993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sz w:val="24"/>
          <w:szCs w:val="24"/>
          <w:lang w:val="en-ID"/>
        </w:rPr>
        <w:object w:dxaOrig="28027" w:dyaOrig="1336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03.6pt;height:367.6pt" o:ole="">
            <v:imagedata r:id="rId21" o:title=""/>
          </v:shape>
          <o:OLEObject Type="Embed" ProgID="Excel.Sheet.12" ShapeID="_x0000_i1025" DrawAspect="Content" ObjectID="_1737962605" r:id="rId22"/>
        </w:object>
      </w:r>
    </w:p>
    <w:p w:rsidR="00765554" w:rsidRPr="00AE4C5F" w:rsidRDefault="00765554" w:rsidP="00765554">
      <w:pPr>
        <w:ind w:left="-993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Lampiran 13</w:t>
      </w:r>
      <w:r w:rsidR="006C2FF3"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>Data Curah Hujan 2014</w:t>
      </w:r>
    </w:p>
    <w:p w:rsidR="00765554" w:rsidRPr="00AE4C5F" w:rsidRDefault="00C87C42" w:rsidP="00765554">
      <w:pPr>
        <w:ind w:left="-1276"/>
        <w:rPr>
          <w:rFonts w:ascii="Times New Roman" w:hAnsi="Times New Roman" w:cs="Times New Roman"/>
          <w:sz w:val="24"/>
          <w:szCs w:val="24"/>
        </w:rPr>
      </w:pPr>
      <w:r w:rsidRPr="00AE4C5F">
        <w:rPr>
          <w:rFonts w:ascii="Times New Roman" w:hAnsi="Times New Roman" w:cs="Times New Roman"/>
          <w:sz w:val="24"/>
          <w:szCs w:val="24"/>
        </w:rPr>
        <w:object w:dxaOrig="27883" w:dyaOrig="11914">
          <v:shape id="_x0000_i1026" type="#_x0000_t75" style="width:717.45pt;height:357.45pt" o:ole="">
            <v:imagedata r:id="rId23" o:title=""/>
          </v:shape>
          <o:OLEObject Type="Embed" ProgID="Excel.Sheet.12" ShapeID="_x0000_i1026" DrawAspect="Content" ObjectID="_1737962606" r:id="rId24"/>
        </w:object>
      </w:r>
    </w:p>
    <w:p w:rsidR="001501C4" w:rsidRPr="00AE4C5F" w:rsidRDefault="0093181B" w:rsidP="001501C4">
      <w:pPr>
        <w:ind w:left="-993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Lampiran 14</w:t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 Data Curah Hujan 2015</w:t>
      </w:r>
      <w:bookmarkStart w:id="5" w:name="_MON_1737178665"/>
      <w:bookmarkEnd w:id="5"/>
      <w:r w:rsidR="001501C4" w:rsidRPr="00AE4C5F">
        <w:rPr>
          <w:rFonts w:ascii="Times New Roman" w:hAnsi="Times New Roman" w:cs="Times New Roman"/>
          <w:sz w:val="24"/>
          <w:szCs w:val="24"/>
          <w:lang w:val="en-ID"/>
        </w:rPr>
        <w:object w:dxaOrig="19793" w:dyaOrig="11914">
          <v:shape id="_x0000_i1027" type="#_x0000_t75" style="width:697.25pt;height:391.6pt" o:ole="">
            <v:imagedata r:id="rId25" o:title=""/>
          </v:shape>
          <o:OLEObject Type="Embed" ProgID="Excel.Sheet.12" ShapeID="_x0000_i1027" DrawAspect="Content" ObjectID="_1737962607" r:id="rId26"/>
        </w:object>
      </w:r>
      <w:r w:rsidR="001501C4" w:rsidRPr="00AE4C5F">
        <w:rPr>
          <w:rFonts w:ascii="Times New Roman" w:hAnsi="Times New Roman" w:cs="Times New Roman"/>
          <w:b/>
          <w:sz w:val="24"/>
          <w:szCs w:val="24"/>
          <w:lang w:val="en-ID"/>
        </w:rPr>
        <w:t xml:space="preserve"> </w:t>
      </w:r>
      <w:r w:rsidR="001501C4"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Lampiran 15</w:t>
      </w:r>
      <w:r w:rsidR="006C2FF3"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r w:rsidR="001501C4" w:rsidRPr="00AE4C5F">
        <w:rPr>
          <w:rFonts w:ascii="Times New Roman" w:hAnsi="Times New Roman" w:cs="Times New Roman"/>
          <w:sz w:val="24"/>
          <w:szCs w:val="24"/>
          <w:lang w:val="en-ID"/>
        </w:rPr>
        <w:t>Data Curah Hujan 2016</w:t>
      </w:r>
    </w:p>
    <w:p w:rsidR="001501C4" w:rsidRPr="00AE4C5F" w:rsidRDefault="001501C4" w:rsidP="001501C4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  <w:sectPr w:rsidR="001501C4" w:rsidRPr="00AE4C5F" w:rsidSect="00765554">
          <w:pgSz w:w="15840" w:h="12240" w:orient="landscape"/>
          <w:pgMar w:top="1701" w:right="1701" w:bottom="2268" w:left="2268" w:header="709" w:footer="709" w:gutter="0"/>
          <w:cols w:space="708"/>
          <w:docGrid w:linePitch="360"/>
        </w:sect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object w:dxaOrig="29424" w:dyaOrig="12693">
          <v:shape id="_x0000_i1028" type="#_x0000_t75" style="width:699.8pt;height:371.35pt" o:ole="">
            <v:imagedata r:id="rId27" o:title=""/>
          </v:shape>
          <o:OLEObject Type="Embed" ProgID="Excel.Sheet.12" ShapeID="_x0000_i1028" DrawAspect="Content" ObjectID="_1737962608" r:id="rId28"/>
        </w:object>
      </w:r>
    </w:p>
    <w:p w:rsidR="001501C4" w:rsidRPr="00AE4C5F" w:rsidRDefault="001501C4" w:rsidP="001501C4">
      <w:pPr>
        <w:ind w:left="-993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Lampiran 16</w:t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 Data Curah Hujan 2017</w:t>
      </w:r>
    </w:p>
    <w:p w:rsidR="001501C4" w:rsidRPr="00AE4C5F" w:rsidRDefault="001501C4" w:rsidP="001501C4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object w:dxaOrig="29278" w:dyaOrig="12283">
          <v:shape id="_x0000_i1029" type="#_x0000_t75" style="width:699.8pt;height:5in" o:ole="">
            <v:imagedata r:id="rId29" o:title=""/>
          </v:shape>
          <o:OLEObject Type="Embed" ProgID="Excel.Sheet.12" ShapeID="_x0000_i1029" DrawAspect="Content" ObjectID="_1737962609" r:id="rId30"/>
        </w:object>
      </w:r>
    </w:p>
    <w:p w:rsidR="001501C4" w:rsidRPr="00AE4C5F" w:rsidRDefault="006C2FF3" w:rsidP="001501C4">
      <w:pPr>
        <w:ind w:left="-993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Lampiran 17</w:t>
      </w:r>
      <w:r w:rsidR="001501C4"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 Data Curah Hujan 2018</w:t>
      </w:r>
    </w:p>
    <w:p w:rsidR="001501C4" w:rsidRPr="00AE4C5F" w:rsidRDefault="001501C4" w:rsidP="001501C4">
      <w:pPr>
        <w:ind w:left="-993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object w:dxaOrig="29472" w:dyaOrig="12544">
          <v:shape id="_x0000_i1030" type="#_x0000_t75" style="width:701.05pt;height:358.75pt" o:ole="">
            <v:imagedata r:id="rId31" o:title=""/>
          </v:shape>
          <o:OLEObject Type="Embed" ProgID="Excel.Sheet.12" ShapeID="_x0000_i1030" DrawAspect="Content" ObjectID="_1737962610" r:id="rId32"/>
        </w:object>
      </w:r>
    </w:p>
    <w:p w:rsidR="001501C4" w:rsidRPr="00AE4C5F" w:rsidRDefault="001501C4" w:rsidP="001501C4">
      <w:pPr>
        <w:ind w:left="-993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Lampiran 18</w:t>
      </w:r>
      <w:r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 Data Curah Hujan 2019</w:t>
      </w:r>
    </w:p>
    <w:p w:rsidR="001501C4" w:rsidRPr="00AE4C5F" w:rsidRDefault="00C87C42" w:rsidP="001501C4">
      <w:pPr>
        <w:ind w:left="-993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object w:dxaOrig="29743" w:dyaOrig="13290">
          <v:shape id="_x0000_i1031" type="#_x0000_t75" style="width:696pt;height:5in" o:ole="">
            <v:imagedata r:id="rId33" o:title=""/>
          </v:shape>
          <o:OLEObject Type="Embed" ProgID="Excel.Sheet.12" ShapeID="_x0000_i1031" DrawAspect="Content" ObjectID="_1737962611" r:id="rId34"/>
        </w:object>
      </w:r>
    </w:p>
    <w:p w:rsidR="00C87C42" w:rsidRPr="00AE4C5F" w:rsidRDefault="006C2FF3" w:rsidP="00C87C42">
      <w:pPr>
        <w:ind w:left="-993"/>
        <w:rPr>
          <w:rFonts w:ascii="Times New Roman" w:hAnsi="Times New Roman" w:cs="Times New Roman"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Lampiran 19</w:t>
      </w:r>
      <w:r w:rsidR="00C87C42" w:rsidRPr="00AE4C5F">
        <w:rPr>
          <w:rFonts w:ascii="Times New Roman" w:hAnsi="Times New Roman" w:cs="Times New Roman"/>
          <w:b/>
          <w:sz w:val="24"/>
          <w:szCs w:val="24"/>
          <w:lang w:val="en-ID"/>
        </w:rPr>
        <w:t xml:space="preserve"> </w:t>
      </w:r>
      <w:r w:rsidR="00C87C42" w:rsidRPr="00AE4C5F">
        <w:rPr>
          <w:rFonts w:ascii="Times New Roman" w:hAnsi="Times New Roman" w:cs="Times New Roman"/>
          <w:sz w:val="24"/>
          <w:szCs w:val="24"/>
          <w:lang w:val="en-ID"/>
        </w:rPr>
        <w:t>Data Curah Hujan 2020</w:t>
      </w:r>
      <w:r w:rsidR="00C87C42" w:rsidRPr="00AE4C5F">
        <w:rPr>
          <w:rFonts w:ascii="Times New Roman" w:hAnsi="Times New Roman" w:cs="Times New Roman"/>
          <w:b/>
          <w:sz w:val="24"/>
          <w:szCs w:val="24"/>
          <w:lang w:val="en-ID"/>
        </w:rPr>
        <w:object w:dxaOrig="30132" w:dyaOrig="12348">
          <v:shape id="_x0000_i1032" type="#_x0000_t75" style="width:689.7pt;height:384pt" o:ole="">
            <v:imagedata r:id="rId35" o:title=""/>
          </v:shape>
          <o:OLEObject Type="Embed" ProgID="Excel.Sheet.12" ShapeID="_x0000_i1032" DrawAspect="Content" ObjectID="_1737962612" r:id="rId36"/>
        </w:object>
      </w:r>
      <w:r w:rsidR="00C87C42" w:rsidRPr="00AE4C5F">
        <w:rPr>
          <w:rFonts w:ascii="Times New Roman" w:hAnsi="Times New Roman" w:cs="Times New Roman"/>
          <w:b/>
          <w:sz w:val="24"/>
          <w:szCs w:val="24"/>
          <w:lang w:val="en-ID"/>
        </w:rPr>
        <w:t xml:space="preserve"> </w:t>
      </w: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Lampiran 20</w:t>
      </w:r>
      <w:r w:rsidR="00C87C42" w:rsidRPr="00AE4C5F">
        <w:rPr>
          <w:rFonts w:ascii="Times New Roman" w:hAnsi="Times New Roman" w:cs="Times New Roman"/>
          <w:b/>
          <w:sz w:val="24"/>
          <w:szCs w:val="24"/>
          <w:lang w:val="en-ID"/>
        </w:rPr>
        <w:t xml:space="preserve"> </w:t>
      </w:r>
      <w:r w:rsidR="00C87C42" w:rsidRPr="00AE4C5F">
        <w:rPr>
          <w:rFonts w:ascii="Times New Roman" w:hAnsi="Times New Roman" w:cs="Times New Roman"/>
          <w:sz w:val="24"/>
          <w:szCs w:val="24"/>
          <w:lang w:val="en-ID"/>
        </w:rPr>
        <w:t>Data Curah Hujan 2021</w:t>
      </w:r>
      <w:r w:rsidR="00F978D2" w:rsidRPr="00AE4C5F">
        <w:rPr>
          <w:rFonts w:ascii="Times New Roman" w:hAnsi="Times New Roman" w:cs="Times New Roman"/>
          <w:sz w:val="24"/>
          <w:szCs w:val="24"/>
          <w:lang w:val="en-ID"/>
        </w:rPr>
        <w:t xml:space="preserve"> dan 2022</w:t>
      </w:r>
    </w:p>
    <w:p w:rsidR="000254D9" w:rsidRPr="00AE4C5F" w:rsidRDefault="00C87C42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  <w:sectPr w:rsidR="000254D9" w:rsidRPr="00AE4C5F" w:rsidSect="001501C4">
          <w:pgSz w:w="15840" w:h="12240" w:orient="landscape"/>
          <w:pgMar w:top="1701" w:right="1701" w:bottom="2268" w:left="2268" w:header="709" w:footer="709" w:gutter="0"/>
          <w:cols w:space="708"/>
          <w:docGrid w:linePitch="360"/>
        </w:sect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object w:dxaOrig="21742" w:dyaOrig="12921">
          <v:shape id="_x0000_i1033" type="#_x0000_t75" style="width:692.2pt;height:358.75pt" o:ole="">
            <v:imagedata r:id="rId37" o:title=""/>
          </v:shape>
          <o:OLEObject Type="Embed" ProgID="Excel.Sheet.12" ShapeID="_x0000_i1033" DrawAspect="Content" ObjectID="_1737962613" r:id="rId38"/>
        </w:object>
      </w:r>
    </w:p>
    <w:p w:rsidR="000254D9" w:rsidRPr="00AE4C5F" w:rsidRDefault="000254D9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 xml:space="preserve">Lampiran 21 Peta Jaringan irigasi dan lahan sawah </w:t>
      </w:r>
    </w:p>
    <w:p w:rsidR="00461C80" w:rsidRPr="00AE4C5F" w:rsidRDefault="00461C80" w:rsidP="001941C7">
      <w:pPr>
        <w:ind w:left="-993"/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>
            <wp:extent cx="5700156" cy="7205181"/>
            <wp:effectExtent l="0" t="0" r="0" b="0"/>
            <wp:docPr id="1" name="Picture 1" descr="C:\Users\ZEEL\AppData\Local\Microsoft\Windows\INetCache\Content.Word\IMG-20230210-WA002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ZEEL\AppData\Local\Microsoft\Windows\INetCache\Content.Word\IMG-20230210-WA0020.jp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6078" cy="72126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254D9" w:rsidRPr="00AE4C5F" w:rsidRDefault="00461C80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lastRenderedPageBreak/>
        <w:t>Lampiran 22</w:t>
      </w:r>
      <w:r w:rsidR="00721872" w:rsidRPr="00AE4C5F">
        <w:rPr>
          <w:rFonts w:ascii="Times New Roman" w:hAnsi="Times New Roman" w:cs="Times New Roman"/>
          <w:b/>
          <w:sz w:val="24"/>
          <w:szCs w:val="24"/>
          <w:lang w:val="en-ID"/>
        </w:rPr>
        <w:t xml:space="preserve"> Peta DAS Gung</w:t>
      </w:r>
    </w:p>
    <w:p w:rsidR="00721872" w:rsidRPr="00AE4C5F" w:rsidRDefault="00721872" w:rsidP="00C87C42">
      <w:pPr>
        <w:ind w:left="-993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F4715F" w:rsidRPr="00AE4C5F" w:rsidRDefault="00721872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  <w:sectPr w:rsidR="00F4715F" w:rsidRPr="00AE4C5F" w:rsidSect="000254D9">
          <w:pgSz w:w="12240" w:h="15840"/>
          <w:pgMar w:top="2268" w:right="1701" w:bottom="1701" w:left="2268" w:header="709" w:footer="709" w:gutter="0"/>
          <w:cols w:space="708"/>
          <w:docGrid w:linePitch="360"/>
        </w:sectPr>
      </w:pPr>
      <w:r w:rsidRPr="00AE4C5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>
            <wp:extent cx="6364106" cy="6780258"/>
            <wp:effectExtent l="0" t="0" r="0" b="1905"/>
            <wp:docPr id="2" name="Picture 2" descr="C:\Users\ZEEL\AppData\Local\Microsoft\Windows\INetCache\Content.Word\DATA TEKNIS DAS GUNG(1)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ZEEL\AppData\Local\Microsoft\Windows\INetCache\Content.Word\DATA TEKNIS DAS GUNG(1)_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73" t="8229" b="19086"/>
                    <a:stretch/>
                  </pic:blipFill>
                  <pic:spPr bwMode="auto">
                    <a:xfrm>
                      <a:off x="0" y="0"/>
                      <a:ext cx="6373570" cy="6790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21872" w:rsidRPr="00AE4C5F" w:rsidRDefault="00721872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721872" w:rsidRPr="00AE4C5F" w:rsidRDefault="00F4715F" w:rsidP="00EB5993">
      <w:pPr>
        <w:ind w:left="0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sz w:val="24"/>
          <w:szCs w:val="24"/>
          <w:lang w:val="en-ID"/>
        </w:rPr>
        <w:t>Lampiran 23 Bd Danawarih</w:t>
      </w:r>
    </w:p>
    <w:p w:rsidR="00721872" w:rsidRPr="00AE4C5F" w:rsidRDefault="00F4715F" w:rsidP="00EB5993">
      <w:pPr>
        <w:ind w:left="142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8778240" cy="3031957"/>
            <wp:effectExtent l="0" t="0" r="3810" b="0"/>
            <wp:docPr id="706" name="Picture 706" descr="C:\Users\ZEEL\AppData\Local\Temp\Rar$DIa0.436\Bd Danawarih_page-0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ZEEL\AppData\Local\Temp\Rar$DIa0.436\Bd Danawarih_page-000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69" t="28637" r="7587" b="30743"/>
                    <a:stretch/>
                  </pic:blipFill>
                  <pic:spPr bwMode="auto">
                    <a:xfrm>
                      <a:off x="0" y="0"/>
                      <a:ext cx="8778240" cy="30319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B5993" w:rsidRPr="00AE4C5F" w:rsidRDefault="00EB5993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EB5993" w:rsidRPr="00AE4C5F" w:rsidRDefault="00EB5993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4715F" w:rsidRPr="00AE4C5F" w:rsidRDefault="00F4715F" w:rsidP="00EB5993">
      <w:pPr>
        <w:ind w:left="0" w:firstLine="284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17A52369" wp14:editId="354C1FBA">
            <wp:extent cx="8678779" cy="2959522"/>
            <wp:effectExtent l="0" t="0" r="8255" b="0"/>
            <wp:docPr id="708" name="Picture 708" descr="C:\Users\ZEEL\AppData\Local\Temp\Rar$DIa0.537\Bd Danawarih_page-0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ZEEL\AppData\Local\Temp\Rar$DIa0.537\Bd Danawarih_page-000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68" t="30139" r="7616" b="29770"/>
                    <a:stretch/>
                  </pic:blipFill>
                  <pic:spPr bwMode="auto">
                    <a:xfrm>
                      <a:off x="0" y="0"/>
                      <a:ext cx="8678779" cy="29595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  <w:r w:rsidRPr="00AE4C5F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03E6858D" wp14:editId="3D9E148A">
            <wp:extent cx="8686800" cy="2984866"/>
            <wp:effectExtent l="0" t="0" r="0" b="6350"/>
            <wp:docPr id="710" name="Picture 710" descr="C:\Users\ZEEL\AppData\Local\Temp\Rar$DIa0.142\Bd Danawarih_page-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ZEEL\AppData\Local\Temp\Rar$DIa0.142\Bd Danawarih_page-000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579" t="30140" r="7411" b="29466"/>
                    <a:stretch/>
                  </pic:blipFill>
                  <pic:spPr bwMode="auto">
                    <a:xfrm>
                      <a:off x="0" y="0"/>
                      <a:ext cx="8711200" cy="2993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4715F" w:rsidRPr="00AE4C5F" w:rsidRDefault="00EB5993" w:rsidP="00EB5993">
      <w:pPr>
        <w:ind w:left="142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8531051" cy="2885172"/>
            <wp:effectExtent l="0" t="0" r="3810" b="0"/>
            <wp:docPr id="712" name="Picture 712" descr="C:\Users\ZEEL\AppData\Local\Temp\Rar$DIa0.343\Bd Danawarih_page-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ZEEL\AppData\Local\Temp\Rar$DIa0.343\Bd Danawarih_page-000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674" t="30787" r="8426" b="30023"/>
                    <a:stretch/>
                  </pic:blipFill>
                  <pic:spPr bwMode="auto">
                    <a:xfrm>
                      <a:off x="0" y="0"/>
                      <a:ext cx="8551074" cy="28919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8561196" cy="2944592"/>
            <wp:effectExtent l="0" t="0" r="0" b="8255"/>
            <wp:docPr id="713" name="Picture 713" descr="C:\Users\ZEEL\AppData\Local\Temp\Rar$DIa0.779\Bd Danawarih_page-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ZEEL\AppData\Local\Temp\Rar$DIa0.779\Bd Danawarih_page-000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55" t="30787" r="8090" b="29086"/>
                    <a:stretch/>
                  </pic:blipFill>
                  <pic:spPr bwMode="auto">
                    <a:xfrm>
                      <a:off x="0" y="0"/>
                      <a:ext cx="8587410" cy="29536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8661679" cy="2928345"/>
            <wp:effectExtent l="0" t="0" r="6350" b="5715"/>
            <wp:docPr id="714" name="Picture 714" descr="C:\Users\ZEEL\AppData\Local\Temp\Rar$DIa0.582\Bd Danawarih_page-000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ZEEL\AppData\Local\Temp\Rar$DIa0.582\Bd Danawarih_page-000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992" t="30479" r="6123" b="29874"/>
                    <a:stretch/>
                  </pic:blipFill>
                  <pic:spPr bwMode="auto">
                    <a:xfrm>
                      <a:off x="0" y="0"/>
                      <a:ext cx="8700278" cy="2941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8752114" cy="2986386"/>
            <wp:effectExtent l="0" t="0" r="0" b="5080"/>
            <wp:docPr id="715" name="Picture 715" descr="C:\Users\ZEEL\AppData\Local\Temp\Rar$DIa0.831\Bd Danawarih_page-000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ZEEL\AppData\Local\Temp\Rar$DIa0.831\Bd Danawarih_page-000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882" t="30165" r="6022" b="29719"/>
                    <a:stretch/>
                  </pic:blipFill>
                  <pic:spPr bwMode="auto">
                    <a:xfrm>
                      <a:off x="0" y="0"/>
                      <a:ext cx="8771026" cy="29928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>
            <wp:extent cx="8772211" cy="3033460"/>
            <wp:effectExtent l="0" t="0" r="0" b="0"/>
            <wp:docPr id="716" name="Picture 716" descr="C:\Users\ZEEL\AppData\Local\Temp\Rar$DIa0.743\Bd Danawarih_page-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ZEEL\AppData\Local\Temp\Rar$DIa0.743\Bd Danawarih_page-000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74" t="29697" r="5913" b="28485"/>
                    <a:stretch/>
                  </pic:blipFill>
                  <pic:spPr bwMode="auto">
                    <a:xfrm>
                      <a:off x="0" y="0"/>
                      <a:ext cx="8783476" cy="30373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82D74" w:rsidRPr="00AE4C5F" w:rsidRDefault="00F82D74" w:rsidP="00EB5993">
      <w:pPr>
        <w:ind w:left="142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:rsidR="00EB5993" w:rsidRPr="00AE4C5F" w:rsidRDefault="00EB5993" w:rsidP="00EB5993">
      <w:pPr>
        <w:ind w:left="142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8801436" cy="2944167"/>
            <wp:effectExtent l="0" t="0" r="0" b="8890"/>
            <wp:docPr id="717" name="Picture 717" descr="C:\Users\ZEEL\AppData\Local\Temp\Rar$DIa0.626\Bd Danawarih_page-0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Users\ZEEL\AppData\Local\Temp\Rar$DIa0.626\Bd Danawarih_page-000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27" t="29235" r="5804" b="28941"/>
                    <a:stretch/>
                  </pic:blipFill>
                  <pic:spPr bwMode="auto">
                    <a:xfrm>
                      <a:off x="0" y="0"/>
                      <a:ext cx="8836186" cy="29557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82D74" w:rsidRPr="00AE4C5F" w:rsidRDefault="00F82D74" w:rsidP="00EB5993">
      <w:pPr>
        <w:ind w:left="142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AE4C5F"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>
            <wp:extent cx="8291901" cy="3256547"/>
            <wp:effectExtent l="0" t="0" r="0" b="1270"/>
            <wp:docPr id="718" name="Picture 718" descr="C:\Users\ZEEL\AppData\Local\Temp\Rar$DIa0.531\Bd Danawarih_page-0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ZEEL\AppData\Local\Temp\Rar$DIa0.531\Bd Danawarih_page-0010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62" t="24577" r="4731" b="25019"/>
                    <a:stretch/>
                  </pic:blipFill>
                  <pic:spPr bwMode="auto">
                    <a:xfrm>
                      <a:off x="0" y="0"/>
                      <a:ext cx="8294219" cy="32574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p w:rsidR="00F4715F" w:rsidRPr="00AE4C5F" w:rsidRDefault="00F4715F" w:rsidP="00C87C42">
      <w:pPr>
        <w:ind w:left="-993"/>
        <w:rPr>
          <w:rFonts w:ascii="Times New Roman" w:hAnsi="Times New Roman" w:cs="Times New Roman"/>
          <w:b/>
          <w:sz w:val="24"/>
          <w:szCs w:val="24"/>
          <w:lang w:val="en-ID"/>
        </w:rPr>
      </w:pPr>
    </w:p>
    <w:sectPr w:rsidR="00F4715F" w:rsidRPr="00AE4C5F" w:rsidSect="00EB5993">
      <w:pgSz w:w="15840" w:h="12240" w:orient="landscape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851F2" w:rsidRDefault="007851F2" w:rsidP="00A62F42">
      <w:pPr>
        <w:spacing w:line="240" w:lineRule="auto"/>
      </w:pPr>
      <w:r>
        <w:separator/>
      </w:r>
    </w:p>
  </w:endnote>
  <w:endnote w:type="continuationSeparator" w:id="0">
    <w:p w:rsidR="007851F2" w:rsidRDefault="007851F2" w:rsidP="00A62F4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851F2" w:rsidRDefault="007851F2" w:rsidP="00A62F42">
      <w:pPr>
        <w:spacing w:line="240" w:lineRule="auto"/>
      </w:pPr>
      <w:r>
        <w:separator/>
      </w:r>
    </w:p>
  </w:footnote>
  <w:footnote w:type="continuationSeparator" w:id="0">
    <w:p w:rsidR="007851F2" w:rsidRDefault="007851F2" w:rsidP="00A62F42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59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62F42"/>
    <w:rsid w:val="00003C6C"/>
    <w:rsid w:val="00020D23"/>
    <w:rsid w:val="00023430"/>
    <w:rsid w:val="000254D9"/>
    <w:rsid w:val="00047F55"/>
    <w:rsid w:val="00080D3B"/>
    <w:rsid w:val="00082284"/>
    <w:rsid w:val="000D2066"/>
    <w:rsid w:val="000E78D7"/>
    <w:rsid w:val="00107122"/>
    <w:rsid w:val="001325E5"/>
    <w:rsid w:val="001501C4"/>
    <w:rsid w:val="001941C7"/>
    <w:rsid w:val="00203E36"/>
    <w:rsid w:val="00275ED1"/>
    <w:rsid w:val="0028079E"/>
    <w:rsid w:val="002A298B"/>
    <w:rsid w:val="00303DD3"/>
    <w:rsid w:val="003120D9"/>
    <w:rsid w:val="0034098D"/>
    <w:rsid w:val="00351D01"/>
    <w:rsid w:val="00372DA1"/>
    <w:rsid w:val="00382A7B"/>
    <w:rsid w:val="003A669B"/>
    <w:rsid w:val="003C2AE8"/>
    <w:rsid w:val="00461C80"/>
    <w:rsid w:val="004C7140"/>
    <w:rsid w:val="004E2E45"/>
    <w:rsid w:val="004F6436"/>
    <w:rsid w:val="005D4421"/>
    <w:rsid w:val="005E0F79"/>
    <w:rsid w:val="00692B8F"/>
    <w:rsid w:val="006C2FF3"/>
    <w:rsid w:val="006F67BB"/>
    <w:rsid w:val="006F7070"/>
    <w:rsid w:val="00721872"/>
    <w:rsid w:val="007459E4"/>
    <w:rsid w:val="00765554"/>
    <w:rsid w:val="007851F2"/>
    <w:rsid w:val="007869A6"/>
    <w:rsid w:val="007C666D"/>
    <w:rsid w:val="00800DE1"/>
    <w:rsid w:val="0084773B"/>
    <w:rsid w:val="00847D03"/>
    <w:rsid w:val="0085722B"/>
    <w:rsid w:val="00884605"/>
    <w:rsid w:val="008B414A"/>
    <w:rsid w:val="009157DB"/>
    <w:rsid w:val="00921B7B"/>
    <w:rsid w:val="0093181B"/>
    <w:rsid w:val="009C2E58"/>
    <w:rsid w:val="009F45FE"/>
    <w:rsid w:val="009F6844"/>
    <w:rsid w:val="00A13F1B"/>
    <w:rsid w:val="00A553D6"/>
    <w:rsid w:val="00A60C14"/>
    <w:rsid w:val="00A62F42"/>
    <w:rsid w:val="00A84678"/>
    <w:rsid w:val="00AB5EEA"/>
    <w:rsid w:val="00AE4C5F"/>
    <w:rsid w:val="00B80F10"/>
    <w:rsid w:val="00BB0748"/>
    <w:rsid w:val="00BF6C4F"/>
    <w:rsid w:val="00C07DC8"/>
    <w:rsid w:val="00C376D8"/>
    <w:rsid w:val="00C50592"/>
    <w:rsid w:val="00C71A61"/>
    <w:rsid w:val="00C87C42"/>
    <w:rsid w:val="00CC5BC2"/>
    <w:rsid w:val="00CF635E"/>
    <w:rsid w:val="00D135B3"/>
    <w:rsid w:val="00D23E16"/>
    <w:rsid w:val="00D25AE7"/>
    <w:rsid w:val="00DE31ED"/>
    <w:rsid w:val="00DE6DB2"/>
    <w:rsid w:val="00EB4DA0"/>
    <w:rsid w:val="00EB5993"/>
    <w:rsid w:val="00F41104"/>
    <w:rsid w:val="00F4715F"/>
    <w:rsid w:val="00F67DD5"/>
    <w:rsid w:val="00F82D74"/>
    <w:rsid w:val="00F878C0"/>
    <w:rsid w:val="00F978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5EB1B762-AD12-4AC7-95EC-EAA9342BD1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62F42"/>
    <w:pPr>
      <w:spacing w:after="0" w:line="360" w:lineRule="auto"/>
      <w:ind w:left="357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62F4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semiHidden/>
    <w:unhideWhenUsed/>
    <w:qFormat/>
    <w:rsid w:val="00A62F42"/>
    <w:pPr>
      <w:spacing w:before="100" w:beforeAutospacing="1" w:after="100" w:afterAutospacing="1" w:line="240" w:lineRule="auto"/>
      <w:ind w:left="0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id-ID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62F4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link w:val="Heading4Char"/>
    <w:uiPriority w:val="9"/>
    <w:semiHidden/>
    <w:unhideWhenUsed/>
    <w:qFormat/>
    <w:rsid w:val="00A62F42"/>
    <w:pPr>
      <w:spacing w:before="100" w:beforeAutospacing="1" w:after="100" w:afterAutospacing="1" w:line="240" w:lineRule="auto"/>
      <w:ind w:left="0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62F42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62F42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62F42"/>
    <w:rPr>
      <w:rFonts w:ascii="Times New Roman" w:eastAsia="Times New Roman" w:hAnsi="Times New Roman" w:cs="Times New Roman"/>
      <w:b/>
      <w:bCs/>
      <w:sz w:val="36"/>
      <w:szCs w:val="36"/>
      <w:lang w:val="id-ID" w:eastAsia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62F42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62F42"/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62F42"/>
    <w:rPr>
      <w:rFonts w:asciiTheme="majorHAnsi" w:eastAsiaTheme="majorEastAsia" w:hAnsiTheme="majorHAnsi" w:cstheme="majorBidi"/>
      <w:i/>
      <w:iCs/>
      <w:color w:val="1F4D78" w:themeColor="accent1" w:themeShade="7F"/>
      <w:lang w:val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62F42"/>
    <w:rPr>
      <w:rFonts w:ascii="Courier New" w:eastAsia="Times New Roman" w:hAnsi="Courier New" w:cs="Courier New"/>
      <w:sz w:val="20"/>
      <w:szCs w:val="20"/>
      <w:lang w:val="id-ID" w:eastAsia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62F4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left="0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62F42"/>
    <w:rPr>
      <w:sz w:val="20"/>
      <w:szCs w:val="20"/>
      <w:lang w:val="id-ID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62F42"/>
    <w:pPr>
      <w:spacing w:line="240" w:lineRule="auto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A62F42"/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A62F42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62F42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A62F42"/>
    <w:pPr>
      <w:tabs>
        <w:tab w:val="center" w:pos="4513"/>
        <w:tab w:val="right" w:pos="9026"/>
      </w:tabs>
      <w:spacing w:line="240" w:lineRule="auto"/>
    </w:pPr>
  </w:style>
  <w:style w:type="character" w:customStyle="1" w:styleId="BodyTextChar">
    <w:name w:val="Body Text Char"/>
    <w:basedOn w:val="DefaultParagraphFont"/>
    <w:link w:val="BodyText"/>
    <w:uiPriority w:val="1"/>
    <w:semiHidden/>
    <w:rsid w:val="00A62F42"/>
    <w:rPr>
      <w:rFonts w:ascii="Times New Roman" w:eastAsia="Times New Roma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A62F42"/>
    <w:pPr>
      <w:widowControl w:val="0"/>
      <w:autoSpaceDE w:val="0"/>
      <w:autoSpaceDN w:val="0"/>
      <w:spacing w:line="240" w:lineRule="auto"/>
      <w:ind w:left="0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62F42"/>
    <w:rPr>
      <w:rFonts w:ascii="Consolas" w:hAnsi="Consolas" w:cs="Consolas"/>
      <w:sz w:val="21"/>
      <w:szCs w:val="21"/>
      <w:lang w:val="id-ID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A62F42"/>
    <w:pPr>
      <w:spacing w:line="240" w:lineRule="auto"/>
      <w:ind w:left="0"/>
    </w:pPr>
    <w:rPr>
      <w:rFonts w:ascii="Consolas" w:hAnsi="Consolas" w:cs="Consolas"/>
      <w:sz w:val="21"/>
      <w:szCs w:val="21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2F42"/>
    <w:rPr>
      <w:b/>
      <w:bCs/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2F42"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2F42"/>
    <w:rPr>
      <w:rFonts w:ascii="Tahoma" w:hAnsi="Tahoma" w:cs="Tahoma"/>
      <w:sz w:val="16"/>
      <w:szCs w:val="16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2F42"/>
    <w:pPr>
      <w:spacing w:line="240" w:lineRule="auto"/>
    </w:pPr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A62F4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TableParagraph">
    <w:name w:val="Table Paragraph"/>
    <w:basedOn w:val="Normal"/>
    <w:uiPriority w:val="1"/>
    <w:qFormat/>
    <w:rsid w:val="00A62F42"/>
    <w:pPr>
      <w:widowControl w:val="0"/>
      <w:autoSpaceDE w:val="0"/>
      <w:autoSpaceDN w:val="0"/>
      <w:spacing w:line="210" w:lineRule="exact"/>
      <w:ind w:left="0"/>
      <w:jc w:val="center"/>
    </w:pPr>
    <w:rPr>
      <w:rFonts w:ascii="Times New Roman" w:eastAsia="Times New Roman" w:hAnsi="Times New Roman" w:cs="Times New Roman"/>
      <w:lang w:val="en-US"/>
    </w:rPr>
  </w:style>
  <w:style w:type="paragraph" w:styleId="ListParagraph">
    <w:name w:val="List Paragraph"/>
    <w:basedOn w:val="Normal"/>
    <w:uiPriority w:val="1"/>
    <w:qFormat/>
    <w:rsid w:val="00A62F42"/>
    <w:pPr>
      <w:ind w:left="720"/>
      <w:contextualSpacing/>
    </w:pPr>
  </w:style>
  <w:style w:type="table" w:styleId="TableGrid">
    <w:name w:val="Table Grid"/>
    <w:basedOn w:val="TableNormal"/>
    <w:uiPriority w:val="39"/>
    <w:rsid w:val="00DE31ED"/>
    <w:pPr>
      <w:spacing w:after="0" w:line="240" w:lineRule="auto"/>
    </w:pPr>
    <w:rPr>
      <w:rFonts w:eastAsiaTheme="minorEastAsia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80D3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783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5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2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71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03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83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7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77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76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617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83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061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26" Type="http://schemas.openxmlformats.org/officeDocument/2006/relationships/package" Target="embeddings/Microsoft_Excel_Worksheet3.xlsx"/><Relationship Id="rId39" Type="http://schemas.openxmlformats.org/officeDocument/2006/relationships/image" Target="media/image24.jpeg"/><Relationship Id="rId3" Type="http://schemas.openxmlformats.org/officeDocument/2006/relationships/settings" Target="settings.xml"/><Relationship Id="rId21" Type="http://schemas.openxmlformats.org/officeDocument/2006/relationships/image" Target="media/image15.emf"/><Relationship Id="rId34" Type="http://schemas.openxmlformats.org/officeDocument/2006/relationships/package" Target="embeddings/Microsoft_Excel_Worksheet7.xlsx"/><Relationship Id="rId42" Type="http://schemas.openxmlformats.org/officeDocument/2006/relationships/image" Target="media/image27.jpeg"/><Relationship Id="rId47" Type="http://schemas.openxmlformats.org/officeDocument/2006/relationships/image" Target="media/image32.jpeg"/><Relationship Id="rId50" Type="http://schemas.openxmlformats.org/officeDocument/2006/relationships/image" Target="media/image35.jpeg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image" Target="media/image17.emf"/><Relationship Id="rId33" Type="http://schemas.openxmlformats.org/officeDocument/2006/relationships/image" Target="media/image21.emf"/><Relationship Id="rId38" Type="http://schemas.openxmlformats.org/officeDocument/2006/relationships/package" Target="embeddings/Microsoft_Excel_Worksheet9.xlsx"/><Relationship Id="rId46" Type="http://schemas.openxmlformats.org/officeDocument/2006/relationships/image" Target="media/image31.jpeg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image" Target="media/image14.jpeg"/><Relationship Id="rId29" Type="http://schemas.openxmlformats.org/officeDocument/2006/relationships/image" Target="media/image19.emf"/><Relationship Id="rId41" Type="http://schemas.openxmlformats.org/officeDocument/2006/relationships/image" Target="media/image26.jpe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24" Type="http://schemas.openxmlformats.org/officeDocument/2006/relationships/package" Target="embeddings/Microsoft_Excel_Worksheet2.xlsx"/><Relationship Id="rId32" Type="http://schemas.openxmlformats.org/officeDocument/2006/relationships/package" Target="embeddings/Microsoft_Excel_Worksheet6.xlsx"/><Relationship Id="rId37" Type="http://schemas.openxmlformats.org/officeDocument/2006/relationships/image" Target="media/image23.emf"/><Relationship Id="rId40" Type="http://schemas.openxmlformats.org/officeDocument/2006/relationships/image" Target="media/image25.jpeg"/><Relationship Id="rId45" Type="http://schemas.openxmlformats.org/officeDocument/2006/relationships/image" Target="media/image30.jpeg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23" Type="http://schemas.openxmlformats.org/officeDocument/2006/relationships/image" Target="media/image16.emf"/><Relationship Id="rId28" Type="http://schemas.openxmlformats.org/officeDocument/2006/relationships/package" Target="embeddings/Microsoft_Excel_Worksheet4.xlsx"/><Relationship Id="rId36" Type="http://schemas.openxmlformats.org/officeDocument/2006/relationships/package" Target="embeddings/Microsoft_Excel_Worksheet8.xlsx"/><Relationship Id="rId49" Type="http://schemas.openxmlformats.org/officeDocument/2006/relationships/image" Target="media/image34.jpeg"/><Relationship Id="rId10" Type="http://schemas.openxmlformats.org/officeDocument/2006/relationships/image" Target="media/image4.jpeg"/><Relationship Id="rId19" Type="http://schemas.openxmlformats.org/officeDocument/2006/relationships/image" Target="media/image13.jpeg"/><Relationship Id="rId31" Type="http://schemas.openxmlformats.org/officeDocument/2006/relationships/image" Target="media/image20.emf"/><Relationship Id="rId44" Type="http://schemas.openxmlformats.org/officeDocument/2006/relationships/image" Target="media/image29.jpeg"/><Relationship Id="rId52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package" Target="embeddings/Microsoft_Excel_Worksheet1.xlsx"/><Relationship Id="rId27" Type="http://schemas.openxmlformats.org/officeDocument/2006/relationships/image" Target="media/image18.emf"/><Relationship Id="rId30" Type="http://schemas.openxmlformats.org/officeDocument/2006/relationships/package" Target="embeddings/Microsoft_Excel_Worksheet5.xlsx"/><Relationship Id="rId35" Type="http://schemas.openxmlformats.org/officeDocument/2006/relationships/image" Target="media/image22.emf"/><Relationship Id="rId43" Type="http://schemas.openxmlformats.org/officeDocument/2006/relationships/image" Target="media/image28.jpeg"/><Relationship Id="rId48" Type="http://schemas.openxmlformats.org/officeDocument/2006/relationships/image" Target="media/image33.jpeg"/><Relationship Id="rId8" Type="http://schemas.openxmlformats.org/officeDocument/2006/relationships/image" Target="media/image2.jpeg"/><Relationship Id="rId51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7E0B22-92A7-47DF-B09B-AA8B285E2A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6</Pages>
  <Words>2132</Words>
  <Characters>12157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2</cp:revision>
  <cp:lastPrinted>2023-02-06T02:08:00Z</cp:lastPrinted>
  <dcterms:created xsi:type="dcterms:W3CDTF">2023-02-15T03:36:00Z</dcterms:created>
  <dcterms:modified xsi:type="dcterms:W3CDTF">2023-02-15T03:36:00Z</dcterms:modified>
</cp:coreProperties>
</file>